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Abstract</w:t>
      </w:r>
      <w:r w:rsidRPr="00AE7326">
        <w:rPr>
          <w:rFonts w:ascii="Helvetica" w:eastAsia="MS Gothic" w:hAnsi="Helvetica" w:cs="Times New Roman"/>
          <w:b/>
          <w:bCs/>
          <w:sz w:val="36"/>
          <w:szCs w:val="36"/>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Introduction</w:t>
      </w:r>
    </w:p>
    <w:p w14:paraId="3D4576A4" w14:textId="1C2434DB" w:rsidR="005A047A" w:rsidRDefault="009C42E1" w:rsidP="00CF5836">
      <w:pPr>
        <w:spacing w:line="360" w:lineRule="auto"/>
        <w:rPr>
          <w:rFonts w:ascii="Helvetica" w:hAnsi="Helvetica"/>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310D74">
        <w:rPr>
          <w:rFonts w:ascii="Helvetica" w:hAnsi="Helvetica"/>
        </w:rPr>
        <w:t xml:space="preserve">Further, </w:t>
      </w:r>
      <w:r w:rsidR="00593FE8">
        <w:rPr>
          <w:rFonts w:ascii="Helvetica" w:hAnsi="Helvetica"/>
        </w:rPr>
        <w:t xml:space="preserve">individual </w:t>
      </w:r>
      <w:r w:rsidR="00310D74">
        <w:rPr>
          <w:rFonts w:ascii="Helvetica" w:hAnsi="Helvetica"/>
        </w:rPr>
        <w:t xml:space="preserve">environments </w:t>
      </w:r>
      <w:r w:rsidR="00873DD1">
        <w:rPr>
          <w:rFonts w:ascii="Helvetica" w:hAnsi="Helvetica"/>
        </w:rPr>
        <w:t>can 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593FE8">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593FE8" w:rsidRPr="00593FE8">
        <w:rPr>
          <w:rFonts w:ascii="Helvetica" w:hAnsi="Helvetica" w:cs="Times New Roman"/>
        </w:rPr>
        <w:t>[1,2]</w:t>
      </w:r>
      <w:r w:rsidR="00593FE8">
        <w:rPr>
          <w:rFonts w:ascii="Helvetica" w:hAnsi="Helvetica"/>
        </w:rPr>
        <w:fldChar w:fldCharType="end"/>
      </w:r>
      <w:r w:rsidR="00600684">
        <w:rPr>
          <w:rFonts w:ascii="Helvetica" w:hAnsi="Helvetica"/>
        </w:rPr>
        <w:t xml:space="preserve">. </w:t>
      </w:r>
      <w:r w:rsidR="001C0A6D">
        <w:rPr>
          <w:rFonts w:ascii="Helvetica" w:hAnsi="Helvetica"/>
        </w:rPr>
        <w:t>Microbial</w:t>
      </w:r>
      <w:r w:rsidR="00600684">
        <w:rPr>
          <w:rFonts w:ascii="Helvetica" w:hAnsi="Helvetica"/>
        </w:rPr>
        <w:t xml:space="preserve"> </w:t>
      </w:r>
      <w:r w:rsidR="00310D74">
        <w:rPr>
          <w:rFonts w:ascii="Helvetica" w:hAnsi="Helvetica"/>
        </w:rPr>
        <w:t xml:space="preserve">species </w:t>
      </w:r>
      <w:r w:rsidR="00600684">
        <w:rPr>
          <w:rFonts w:ascii="Helvetica" w:hAnsi="Helvetica"/>
        </w:rPr>
        <w:t xml:space="preserve">composition is partially indicative of </w:t>
      </w:r>
      <w:r w:rsidR="00AD7884">
        <w:rPr>
          <w:rFonts w:ascii="Helvetica" w:hAnsi="Helvetica"/>
        </w:rPr>
        <w:t>environmental</w:t>
      </w:r>
      <w:r w:rsidR="00600684">
        <w:rPr>
          <w:rFonts w:ascii="Helvetica" w:hAnsi="Helvetica"/>
        </w:rPr>
        <w:t xml:space="preserve"> conditions, particularly with regard to </w:t>
      </w:r>
      <w:r w:rsidR="001C0A6D">
        <w:rPr>
          <w:rFonts w:ascii="Helvetica" w:hAnsi="Helvetica"/>
        </w:rPr>
        <w:t xml:space="preserve">the presence of </w:t>
      </w:r>
      <w:r w:rsidR="00593FE8">
        <w:rPr>
          <w:rFonts w:ascii="Helvetica" w:hAnsi="Helvetica"/>
        </w:rPr>
        <w:t xml:space="preserve">individual </w:t>
      </w:r>
      <w:r w:rsidR="00600684">
        <w:rPr>
          <w:rFonts w:ascii="Helvetica" w:hAnsi="Helvetica"/>
        </w:rPr>
        <w:t xml:space="preserve">specialist species that are </w:t>
      </w:r>
      <w:r w:rsidR="00137346">
        <w:rPr>
          <w:rFonts w:ascii="Helvetica" w:hAnsi="Helvetica"/>
        </w:rPr>
        <w:t xml:space="preserve">well adapted to </w:t>
      </w:r>
      <w:r w:rsidR="00593FE8">
        <w:rPr>
          <w:rFonts w:ascii="Helvetica" w:hAnsi="Helvetica"/>
        </w:rPr>
        <w:t>unique</w:t>
      </w:r>
      <w:r w:rsidR="00137346">
        <w:rPr>
          <w:rFonts w:ascii="Helvetica" w:hAnsi="Helvetica"/>
        </w:rPr>
        <w:t xml:space="preserve"> </w:t>
      </w:r>
      <w:r w:rsidR="00600684">
        <w:rPr>
          <w:rFonts w:ascii="Helvetica" w:hAnsi="Helvetica"/>
        </w:rPr>
        <w:t>environments</w:t>
      </w:r>
      <w:r w:rsidR="00DC3C61">
        <w:rPr>
          <w:rFonts w:ascii="Helvetica" w:hAnsi="Helvetica"/>
        </w:rPr>
        <w:t xml:space="preserve"> </w:t>
      </w:r>
      <w:r w:rsidR="00DC3C61" w:rsidRPr="00DC3C61">
        <w:rPr>
          <w:rFonts w:ascii="Helvetica" w:hAnsi="Helvetica"/>
        </w:rPr>
        <w:fldChar w:fldCharType="begin"/>
      </w:r>
      <w:r w:rsidR="00593FE8">
        <w:rPr>
          <w:rFonts w:ascii="Helvetica" w:hAnsi="Helvetica"/>
        </w:rPr>
        <w:instrText xml:space="preserve"> ADDIN ZOTERO_ITEM CSL_CITATION {"citationID":"baD8I2ec","properties":{"formattedCitation":"[3,4]","plainCitation":"[3,4]","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schema":"https://github.com/citation-style-language/schema/raw/master/csl-citation.json"} </w:instrText>
      </w:r>
      <w:r w:rsidR="00DC3C61" w:rsidRPr="00DC3C61">
        <w:rPr>
          <w:rFonts w:ascii="Helvetica" w:hAnsi="Helvetica"/>
        </w:rPr>
        <w:fldChar w:fldCharType="separate"/>
      </w:r>
      <w:r w:rsidR="00593FE8">
        <w:rPr>
          <w:rFonts w:ascii="Helvetica" w:hAnsi="Helvetica" w:cs="Times New Roman"/>
        </w:rPr>
        <w:t>[3,4]</w:t>
      </w:r>
      <w:r w:rsidR="00DC3C61" w:rsidRPr="00DC3C61">
        <w:rPr>
          <w:rFonts w:ascii="Helvetica" w:hAnsi="Helvetica"/>
        </w:rPr>
        <w:fldChar w:fldCharType="end"/>
      </w:r>
      <w:r w:rsidR="00A0734D" w:rsidRPr="00A0734D">
        <w:rPr>
          <w:rFonts w:ascii="Helvetica" w:hAnsi="Helvetica"/>
        </w:rPr>
        <w:t>.</w:t>
      </w:r>
      <w:r w:rsidR="00A0734D">
        <w:rPr>
          <w:rFonts w:ascii="Helvetica" w:hAnsi="Helvetica"/>
        </w:rPr>
        <w:t xml:space="preserve"> </w:t>
      </w:r>
      <w:r w:rsidR="00600684">
        <w:rPr>
          <w:rFonts w:ascii="Helvetica" w:hAnsi="Helvetica"/>
        </w:rPr>
        <w:t xml:space="preserve">However, many bacterial species </w:t>
      </w:r>
      <w:r w:rsidR="00AD7884">
        <w:rPr>
          <w:rFonts w:ascii="Helvetica" w:hAnsi="Helvetica"/>
        </w:rPr>
        <w:t xml:space="preserve">within a community </w:t>
      </w:r>
      <w:r w:rsidR="007509BF">
        <w:rPr>
          <w:rFonts w:ascii="Helvetica" w:eastAsia="MS Mincho" w:hAnsi="Helvetica" w:cs="Times New Roman"/>
        </w:rPr>
        <w:t>are</w:t>
      </w:r>
      <w:r w:rsidR="00AD7884">
        <w:rPr>
          <w:rFonts w:ascii="Helvetica" w:eastAsia="MS Mincho" w:hAnsi="Helvetica" w:cs="Times New Roman"/>
        </w:rPr>
        <w:t xml:space="preserve"> generalists that are</w:t>
      </w:r>
      <w:r w:rsidR="007509BF">
        <w:rPr>
          <w:rFonts w:ascii="Helvetica" w:eastAsia="MS Mincho" w:hAnsi="Helvetica" w:cs="Times New Roman"/>
        </w:rPr>
        <w:t xml:space="preserve"> capable of thriving in diverse environments and </w:t>
      </w:r>
      <w:r w:rsidR="00CF5836" w:rsidRPr="00CF5836">
        <w:rPr>
          <w:rFonts w:ascii="Helvetica" w:eastAsia="MS Mincho" w:hAnsi="Helvetica" w:cs="Times New Roman"/>
        </w:rPr>
        <w:t>must</w:t>
      </w:r>
      <w:r w:rsidR="007509BF">
        <w:rPr>
          <w:rFonts w:ascii="Helvetica" w:eastAsia="MS Mincho" w:hAnsi="Helvetica" w:cs="Times New Roman"/>
        </w:rPr>
        <w:t xml:space="preserve"> therefore</w:t>
      </w:r>
      <w:r w:rsidR="00CF5836" w:rsidRPr="00CF5836">
        <w:rPr>
          <w:rFonts w:ascii="Helvetica" w:eastAsia="MS Mincho" w:hAnsi="Helvetica" w:cs="Times New Roman"/>
        </w:rPr>
        <w:t xml:space="preserve"> sense </w:t>
      </w:r>
      <w:r w:rsidR="00AD7884">
        <w:rPr>
          <w:rFonts w:ascii="Helvetica" w:eastAsia="MS Mincho" w:hAnsi="Helvetica" w:cs="Times New Roman"/>
        </w:rPr>
        <w:t>and respond to various environmental</w:t>
      </w:r>
      <w:r w:rsidR="004E6BC8">
        <w:rPr>
          <w:rFonts w:ascii="Helvetica" w:eastAsia="MS Mincho" w:hAnsi="Helvetica" w:cs="Times New Roman"/>
        </w:rPr>
        <w:t xml:space="preserve"> signals</w:t>
      </w:r>
      <w:r w:rsidR="00AD7884">
        <w:rPr>
          <w:rFonts w:ascii="Helvetica" w:eastAsia="MS Mincho" w:hAnsi="Helvetica" w:cs="Times New Roman"/>
        </w:rPr>
        <w:t xml:space="preserve"> </w:t>
      </w:r>
      <w:r w:rsidR="005A047A">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nyQtVp5C","properties":{"formattedCitation":"[5]","plainCitation":"[5]","noteIndex":0},"citationItems":[{"id":"nOtA0lSj/IlOh4YR2","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593FE8">
        <w:rPr>
          <w:rFonts w:ascii="Helvetica" w:hAnsi="Helvetica" w:cs="Times New Roman"/>
        </w:rPr>
        <w:t>[5]</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593FE8">
        <w:rPr>
          <w:rFonts w:ascii="Helvetica" w:hAnsi="Helvetica"/>
        </w:rPr>
        <w:instrText xml:space="preserve"> ADDIN ZOTERO_ITEM CSL_CITATION {"citationID":"iZfCBtgY","properties":{"formattedCitation":"[6]","plainCitation":"[6]","noteIndex":0},"citationItems":[{"id":"nOtA0lSj/f5nlbU4g","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593FE8">
        <w:rPr>
          <w:rFonts w:ascii="Helvetica" w:eastAsia="Times New Roman" w:hAnsi="Helvetica" w:cs="Times New Roman"/>
        </w:rPr>
        <w:t>[6]</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The mere presence of generalist species in an environment may provide little value for understanding past or current environmental conditions </w:t>
      </w:r>
      <w:r w:rsidR="00D34862">
        <w:rPr>
          <w:rFonts w:ascii="Helvetica" w:hAnsi="Helvetica"/>
        </w:rPr>
        <w:t>because</w:t>
      </w:r>
      <w:r w:rsidR="001C0A6D">
        <w:rPr>
          <w:rFonts w:ascii="Helvetica" w:hAnsi="Helvetica"/>
        </w:rPr>
        <w:t xml:space="preserve"> their varied gene expression repertoire permits growth across varied conditions</w:t>
      </w:r>
      <w:r w:rsidR="00AD7884">
        <w:rPr>
          <w:rFonts w:ascii="Helvetica" w:hAnsi="Helvetica"/>
        </w:rPr>
        <w:t xml:space="preserve"> </w:t>
      </w:r>
      <w:r w:rsidR="00AD7884">
        <w:rPr>
          <w:rFonts w:ascii="Helvetica" w:hAnsi="Helvetica"/>
        </w:rPr>
        <w:fldChar w:fldCharType="begin"/>
      </w:r>
      <w:r w:rsidR="00593FE8">
        <w:rPr>
          <w:rFonts w:ascii="Helvetica" w:hAnsi="Helvetica"/>
        </w:rPr>
        <w:instrText xml:space="preserve"> ADDIN ZOTERO_ITEM CSL_CITATION {"citationID":"YTG5Jm0h","properties":{"formattedCitation":"[7]","plainCitation":"[7]","noteIndex":0},"citationItems":[{"id":"nOtA0lSj/4VCyA5IH","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593FE8">
        <w:rPr>
          <w:rFonts w:ascii="Helvetica" w:hAnsi="Helvetica" w:cs="Times New Roman"/>
        </w:rPr>
        <w:t>[7]</w:t>
      </w:r>
      <w:r w:rsidR="00AD7884">
        <w:rPr>
          <w:rFonts w:ascii="Helvetica" w:hAnsi="Helvetica"/>
        </w:rPr>
        <w:fldChar w:fldCharType="end"/>
      </w:r>
      <w:r w:rsidR="001C0A6D">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5228C324" w:rsidR="009552CB" w:rsidRDefault="009552CB" w:rsidP="00CF5836">
      <w:pPr>
        <w:spacing w:line="360" w:lineRule="auto"/>
        <w:rPr>
          <w:rFonts w:ascii="Helvetica" w:hAnsi="Helvetica"/>
        </w:rPr>
      </w:pPr>
      <w:r>
        <w:rPr>
          <w:rFonts w:ascii="Helvetica" w:hAnsi="Helvetica"/>
        </w:rPr>
        <w:t>On top of their native responses</w:t>
      </w:r>
      <w:r w:rsidR="00A0734D">
        <w:rPr>
          <w:rFonts w:ascii="Helvetica" w:hAnsi="Helvetica"/>
        </w:rPr>
        <w:t xml:space="preserve"> to external conditions</w:t>
      </w:r>
      <w:r w:rsidR="001C0A6D">
        <w:rPr>
          <w:rFonts w:ascii="Helvetica" w:hAnsi="Helvetica"/>
        </w:rPr>
        <w:t xml:space="preserve">, microbial cells can be </w:t>
      </w:r>
      <w:r>
        <w:rPr>
          <w:rFonts w:ascii="Helvetica" w:hAnsi="Helvetica"/>
        </w:rPr>
        <w:t xml:space="preserve">engineered to act as sensors for a variety of environmental </w:t>
      </w:r>
      <w:r w:rsidR="00A0734D">
        <w:rPr>
          <w:rFonts w:ascii="Helvetica" w:hAnsi="Helvetica"/>
        </w:rPr>
        <w:t>features</w:t>
      </w:r>
      <w:r>
        <w:rPr>
          <w:rFonts w:ascii="Helvetica" w:hAnsi="Helvetica"/>
        </w:rPr>
        <w:t xml:space="preserve">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yhoG3Rim","properties":{"formattedCitation":"[8]","plainCitation":"[8]","noteIndex":0},"citationItems":[{"id":"nOtA0lSj/XRlHrC7T","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8]</w:t>
      </w:r>
      <w:r>
        <w:rPr>
          <w:rFonts w:ascii="Helvetica" w:hAnsi="Helvetica"/>
        </w:rPr>
        <w:fldChar w:fldCharType="end"/>
      </w:r>
      <w:r>
        <w:rPr>
          <w:rFonts w:ascii="Helvetica" w:hAnsi="Helvetica"/>
        </w:rPr>
        <w:t>.</w:t>
      </w:r>
      <w:r w:rsidRPr="00F76D71">
        <w:rPr>
          <w:rFonts w:ascii="Helvetica" w:hAnsi="Helvetica"/>
          <w:color w:val="FF0000"/>
        </w:rPr>
        <w:t xml:space="preserve"> </w:t>
      </w:r>
      <w:r w:rsidR="001C0A6D" w:rsidRPr="001C0A6D">
        <w:rPr>
          <w:rFonts w:ascii="Helvetica" w:hAnsi="Helvetica"/>
        </w:rPr>
        <w:t xml:space="preserve">Such applications </w:t>
      </w:r>
      <w:r w:rsidR="00D34862">
        <w:rPr>
          <w:rFonts w:ascii="Helvetica" w:hAnsi="Helvetica"/>
        </w:rPr>
        <w:t>can</w:t>
      </w:r>
      <w:r w:rsidR="001C0A6D" w:rsidRPr="001C0A6D">
        <w:rPr>
          <w:rFonts w:ascii="Helvetica" w:hAnsi="Helvetica"/>
        </w:rPr>
        <w:t xml:space="preserve"> provide a useful, low-cost diagnostic for monitoring environme</w:t>
      </w:r>
      <w:r w:rsidR="004E6BC8">
        <w:rPr>
          <w:rFonts w:ascii="Helvetica" w:hAnsi="Helvetica"/>
        </w:rPr>
        <w:t>ntal changes, but i</w:t>
      </w:r>
      <w:r>
        <w:rPr>
          <w:rFonts w:ascii="Helvetica" w:hAnsi="Helvetica"/>
        </w:rPr>
        <w:t>ndividual synthetic biology applications take time to develop</w:t>
      </w:r>
      <w:r w:rsidR="004E6BC8">
        <w:rPr>
          <w:rFonts w:ascii="Helvetica" w:hAnsi="Helvetica"/>
        </w:rPr>
        <w:t xml:space="preserve">. Additionally, </w:t>
      </w:r>
      <w:r>
        <w:rPr>
          <w:rFonts w:ascii="Helvetica" w:hAnsi="Helvetica"/>
        </w:rPr>
        <w:t>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593FE8">
        <w:rPr>
          <w:rFonts w:ascii="Helvetica" w:hAnsi="Helvetica"/>
        </w:rPr>
        <w:instrText xml:space="preserve"> ADDIN ZOTERO_ITEM CSL_CITATION {"citationID":"pUYCqGcq","properties":{"formattedCitation":"[9]","plainCitation":"[9]","noteIndex":0},"citationItems":[{"id":"nOtA0lSj/ThAPRcZB","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593FE8">
        <w:rPr>
          <w:rFonts w:ascii="Helvetica" w:eastAsia="Times New Roman" w:hAnsi="Helvetica" w:cs="Times New Roman"/>
        </w:rPr>
        <w:t>[9]</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6C7D4C04"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w:t>
      </w:r>
      <w:r w:rsidR="001C0A6D">
        <w:rPr>
          <w:rFonts w:ascii="Helvetica" w:hAnsi="Helvetica"/>
        </w:rPr>
        <w:t xml:space="preserve">species abundances </w:t>
      </w:r>
      <w:r>
        <w:rPr>
          <w:rFonts w:ascii="Helvetica" w:hAnsi="Helvetica"/>
        </w:rPr>
        <w:t xml:space="preserve">identified </w:t>
      </w:r>
      <w:r w:rsidR="00AD7884">
        <w:rPr>
          <w:rFonts w:ascii="Helvetica" w:hAnsi="Helvetica"/>
        </w:rPr>
        <w:t>via meta-genomic sequencing</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eklELC3b","properties":{"formattedCitation":"[3,10,11]","plainCitation":"[3,10,11]","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593FE8" w:rsidRPr="00593FE8">
        <w:rPr>
          <w:rFonts w:ascii="Helvetica" w:hAnsi="Helvetica" w:cs="Times New Roman"/>
        </w:rPr>
        <w:t>[3,10,11]</w:t>
      </w:r>
      <w:r>
        <w:rPr>
          <w:rFonts w:ascii="Helvetica" w:hAnsi="Helvetica"/>
        </w:rPr>
        <w:fldChar w:fldCharType="end"/>
      </w:r>
      <w:r>
        <w:rPr>
          <w:rFonts w:ascii="Helvetica" w:hAnsi="Helvetica"/>
        </w:rPr>
        <w:t xml:space="preserve">. </w:t>
      </w:r>
      <w:r w:rsidR="004E6BC8">
        <w:rPr>
          <w:rFonts w:ascii="Helvetica" w:hAnsi="Helvetica"/>
        </w:rPr>
        <w:t>However, l</w:t>
      </w:r>
      <w:r w:rsidR="00D34862">
        <w:rPr>
          <w:rFonts w:ascii="Helvetica" w:hAnsi="Helvetica"/>
        </w:rPr>
        <w:t xml:space="preserve">ooking </w:t>
      </w:r>
      <w:r>
        <w:rPr>
          <w:rFonts w:ascii="Helvetica" w:hAnsi="Helvetica"/>
        </w:rPr>
        <w:t xml:space="preserve">at the species composition </w:t>
      </w:r>
      <w:r>
        <w:rPr>
          <w:rFonts w:ascii="Helvetica" w:hAnsi="Helvetica"/>
        </w:rPr>
        <w:lastRenderedPageBreak/>
        <w:t xml:space="preserve">alone fails to account for the fact that gene </w:t>
      </w:r>
      <w:r w:rsidRPr="00AD7884">
        <w:rPr>
          <w:rFonts w:ascii="Helvetica" w:hAnsi="Helvetica"/>
        </w:rPr>
        <w:t>expression</w:t>
      </w:r>
      <w:r>
        <w:rPr>
          <w:rFonts w:ascii="Helvetica" w:hAnsi="Helvetica"/>
        </w:rPr>
        <w:t xml:space="preserve"> patterns of individual species</w:t>
      </w:r>
      <w:r w:rsidR="006E16DA">
        <w:rPr>
          <w:rFonts w:ascii="Helvetica" w:hAnsi="Helvetica"/>
        </w:rPr>
        <w:t xml:space="preserve">—particularly for generalists—may </w:t>
      </w:r>
      <w:r w:rsidRPr="00477CC4">
        <w:rPr>
          <w:rFonts w:ascii="Helvetica" w:hAnsi="Helvetica"/>
        </w:rPr>
        <w:t xml:space="preserve">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sidR="004E6BC8">
        <w:rPr>
          <w:rFonts w:ascii="Helvetica" w:hAnsi="Helvetica"/>
        </w:rPr>
        <w:t>The extent to which</w:t>
      </w:r>
      <w:r>
        <w:rPr>
          <w:rFonts w:ascii="Helvetica" w:hAnsi="Helvetica"/>
        </w:rPr>
        <w:t xml:space="preserve"> gene expression patterns of</w:t>
      </w:r>
      <w:r w:rsidR="004E6BC8">
        <w:rPr>
          <w:rFonts w:ascii="Helvetica" w:hAnsi="Helvetica"/>
        </w:rPr>
        <w:t xml:space="preserve"> individual generalist species can be used to discriminate between environmental condition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424B9BBB"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but integrating datasets is challenging based on the biases of individual method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NueCSyNl","properties":{"formattedCitation":"[12]","plainCitation":"[12]","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2]</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93FE8">
        <w:rPr>
          <w:rFonts w:ascii="Helvetica" w:hAnsi="Helvetica"/>
        </w:rPr>
        <w:instrText xml:space="preserve"> ADDIN ZOTERO_ITEM CSL_CITATION {"citationID":"sW9LSxt5","properties":{"formattedCitation":"[13,14]","plainCitation":"[13,14]","noteIndex":0},"citationItems":[{"id":"nOtA0lSj/toPBEHoe","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nOtA0lSj/YChaDFFF","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593FE8">
        <w:rPr>
          <w:rFonts w:ascii="Helvetica" w:eastAsia="Times New Roman" w:hAnsi="Helvetica" w:cs="Times New Roman"/>
        </w:rPr>
        <w:t>[13,14]</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715FD9D3" w:rsidR="00F74437" w:rsidRPr="00477CC4" w:rsidRDefault="00593FE8" w:rsidP="00F74437">
      <w:pPr>
        <w:spacing w:line="360" w:lineRule="auto"/>
        <w:rPr>
          <w:rFonts w:ascii="Helvetica" w:hAnsi="Helvetica"/>
        </w:rPr>
      </w:pPr>
      <w:r>
        <w:rPr>
          <w:rFonts w:ascii="Helvetica" w:hAnsi="Helvetica"/>
        </w:rPr>
        <w:t>Prior studies have</w:t>
      </w:r>
      <w:r w:rsidR="007134EF">
        <w:rPr>
          <w:rFonts w:ascii="Helvetica" w:hAnsi="Helvetica"/>
        </w:rPr>
        <w:t xml:space="preserve"> looked into the question of</w:t>
      </w:r>
      <w:r w:rsidR="007134EF" w:rsidRPr="00477CC4">
        <w:rPr>
          <w:rFonts w:ascii="Helvetica" w:hAnsi="Helvetica"/>
        </w:rPr>
        <w:t xml:space="preserve"> predicting external conditions by using the cells</w:t>
      </w:r>
      <w:r w:rsidR="00153A99">
        <w:rPr>
          <w:rFonts w:ascii="Helvetica" w:hAnsi="Helvetica"/>
        </w:rPr>
        <w:t>’</w:t>
      </w:r>
      <w:r w:rsidR="007134EF" w:rsidRPr="00477CC4">
        <w:rPr>
          <w:rFonts w:ascii="Helvetica" w:hAnsi="Helvetica"/>
        </w:rPr>
        <w:t xml:space="preserve"> internal </w:t>
      </w:r>
      <w:r w:rsidR="007134EF">
        <w:rPr>
          <w:rFonts w:ascii="Helvetica" w:hAnsi="Helvetica"/>
        </w:rPr>
        <w:t>variables</w:t>
      </w:r>
      <w:r w:rsidR="00441461">
        <w:rPr>
          <w:rFonts w:ascii="Helvetica" w:hAnsi="Helvetica"/>
        </w:rPr>
        <w:t xml:space="preserve"> </w:t>
      </w:r>
      <w:r w:rsidR="007134EF">
        <w:rPr>
          <w:rFonts w:ascii="Helvetica" w:hAnsi="Helvetica"/>
        </w:rPr>
        <w:fldChar w:fldCharType="begin"/>
      </w:r>
      <w:r>
        <w:rPr>
          <w:rFonts w:ascii="Helvetica" w:hAnsi="Helvetica"/>
        </w:rPr>
        <w:instrText xml:space="preserve"> ADDIN ZOTERO_ITEM CSL_CITATION {"citationID":"olAuVFak","properties":{"formattedCitation":"[15,16]","plainCitation":"[15,16]","noteIndex":0},"citationItems":[{"id":"nOtA0lSj/UrpwGKBJ","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nOtA0lSj/cAsAEZeR","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Pr>
          <w:rFonts w:ascii="Cambria Math" w:hAnsi="Cambria Math" w:cs="Cambria Math"/>
        </w:rPr>
        <w:instrText>∼</w:instrText>
      </w:r>
      <w:r>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7134EF">
        <w:rPr>
          <w:rFonts w:ascii="Helvetica" w:hAnsi="Helvetica"/>
        </w:rPr>
        <w:fldChar w:fldCharType="separate"/>
      </w:r>
      <w:r>
        <w:rPr>
          <w:rFonts w:ascii="Helvetica" w:eastAsia="Times New Roman" w:hAnsi="Helvetica" w:cs="Times New Roman"/>
        </w:rPr>
        <w:t>[15,16]</w:t>
      </w:r>
      <w:r w:rsidR="007134EF">
        <w:rPr>
          <w:rFonts w:ascii="Helvetica" w:hAnsi="Helvetica"/>
        </w:rPr>
        <w:fldChar w:fldCharType="end"/>
      </w:r>
      <w:r w:rsidR="007134EF">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omic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Pr>
          <w:rFonts w:ascii="Helvetica" w:hAnsi="Helvetica"/>
        </w:rPr>
        <w:instrText xml:space="preserve"> ADDIN ZOTERO_ITEM CSL_CITATION {"citationID":"0GAyL12i","properties":{"formattedCitation":"[7,17]","plainCitation":"[7,1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djniyMdE","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Pr>
          <w:rFonts w:ascii="Helvetica" w:eastAsia="Times New Roman" w:hAnsi="Helvetica" w:cs="Times New Roman"/>
        </w:rPr>
        <w:t>[7,17]</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61DC1F73"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q68uOQVR","properties":{"formattedCitation":"[18]","plainCitation":"[18]","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8]</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w:t>
      </w:r>
      <w:r w:rsidR="00060B23">
        <w:rPr>
          <w:rFonts w:ascii="Helvetica" w:hAnsi="Helvetica"/>
        </w:rPr>
        <w:lastRenderedPageBreak/>
        <w:t>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7B832A19"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1OQiWI7i","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nOtA0lSj/TQ8HIRqB","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8,19]</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w:t>
      </w:r>
      <w:r w:rsidR="008D0690">
        <w:rPr>
          <w:rFonts w:ascii="Helvetica" w:hAnsi="Helvetica"/>
        </w:rPr>
        <w:t>he remainder of this manuscript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 xml:space="preserve">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w:t>
      </w:r>
      <w:r w:rsidR="008D0690">
        <w:rPr>
          <w:rFonts w:ascii="Helvetica" w:hAnsi="Helvetica"/>
        </w:rPr>
        <w:t>es, protein abundances, or both?</w:t>
      </w:r>
    </w:p>
    <w:p w14:paraId="058CBB52" w14:textId="77777777" w:rsidR="009722B0" w:rsidRDefault="009722B0" w:rsidP="009722B0">
      <w:pPr>
        <w:spacing w:line="360" w:lineRule="auto"/>
        <w:rPr>
          <w:rFonts w:ascii="Helvetica" w:hAnsi="Helvetica"/>
        </w:rPr>
      </w:pPr>
    </w:p>
    <w:p w14:paraId="02FAFF4D" w14:textId="41F061E7"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w:t>
      </w:r>
      <w:r>
        <w:rPr>
          <w:rFonts w:ascii="Helvetica" w:hAnsi="Helvetica"/>
        </w:rPr>
        <w:lastRenderedPageBreak/>
        <w:t xml:space="preserve">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 detail in </w:t>
      </w:r>
      <w:r w:rsidR="008D0690">
        <w:rPr>
          <w:rFonts w:ascii="Helvetica" w:hAnsi="Helvetica"/>
        </w:rPr>
        <w:t xml:space="preserve">the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AE7326" w:rsidRDefault="0018122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Growth conditions can be predicted accurately from both mRNA and protein abundances</w:t>
      </w:r>
    </w:p>
    <w:p w14:paraId="25C6B650" w14:textId="5418B709"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mSVGeZC4","properties":{"formattedCitation":"[7,20]","plainCitation":"[7,20]","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593FE8">
        <w:rPr>
          <w:rFonts w:ascii="Helvetica" w:eastAsia="Times New Roman" w:hAnsi="Helvetica" w:cs="Times New Roman"/>
        </w:rPr>
        <w:t>[7,20]</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the entire four-dimensional condition vector at once for a given sample, and we used the multi-</w:t>
      </w:r>
      <w:r w:rsidR="00CB0D1A">
        <w:rPr>
          <w:rFonts w:ascii="Helvetica" w:hAnsi="Helvetica"/>
        </w:rPr>
        <w:t>class macro</w:t>
      </w:r>
      <w:r w:rsidR="009E284A" w:rsidRPr="00477CC4">
        <w:rPr>
          <w:rFonts w:ascii="Helvetica" w:hAnsi="Helvetica"/>
        </w:rPr>
        <w:t xml:space="preserv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93FE8">
        <w:rPr>
          <w:rFonts w:ascii="Helvetica" w:hAnsi="Helvetica"/>
        </w:rPr>
        <w:instrText xml:space="preserve"> ADDIN ZOTERO_ITEM CSL_CITATION {"citationID":"Vg7Ck3L4","properties":{"formattedCitation":"[21]","plainCitation":"[21]","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593FE8">
        <w:rPr>
          <w:rFonts w:ascii="Helvetica" w:eastAsia="Times New Roman" w:hAnsi="Helvetica" w:cs="Times New Roman"/>
        </w:rPr>
        <w:t>[21]</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We note that this score is highly conservative as it will classify a prediction as i</w:t>
      </w:r>
      <w:r w:rsidR="008D0690">
        <w:rPr>
          <w:rFonts w:ascii="Helvetica" w:hAnsi="Helvetica"/>
        </w:rPr>
        <w:t>ncorrect if 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234058">
        <w:rPr>
          <w:rFonts w:ascii="Helvetica" w:hAnsi="Helvetica"/>
        </w:rPr>
        <w:t>S1 and S2 Figs</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FAE4B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6D79CC">
        <w:rPr>
          <w:rFonts w:ascii="Helvetica" w:hAnsi="Helvetica"/>
        </w:rPr>
        <w:t>ed around a value of 0.7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w:t>
      </w:r>
      <w:r w:rsidRPr="00477CC4">
        <w:rPr>
          <w:rFonts w:ascii="Helvetica" w:hAnsi="Helvetica"/>
        </w:rPr>
        <w:lastRenderedPageBreak/>
        <w:t>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A0F8909"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00234058">
        <w:rPr>
          <w:rFonts w:ascii="Helvetica" w:hAnsi="Helvetica"/>
        </w:rPr>
        <w:t>S3 Fig</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8CF09D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lastRenderedPageBreak/>
        <w:t>Joint consideration of mRNA and protein abundances improves model accuracy</w:t>
      </w:r>
    </w:p>
    <w:p w14:paraId="4FEECDE6" w14:textId="5CE7C1C2"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cs="Times New Roman"/>
        </w:rPr>
        <w:t>ons than mRNA abundances (Fig</w:t>
      </w:r>
      <w:r w:rsidRPr="00FA1F02">
        <w:rPr>
          <w:rFonts w:ascii="Helvetica" w:eastAsia="MS Mincho" w:hAnsi="Helvetica" w:cs="Times New Roman"/>
        </w:rPr>
        <w:t xml:space="preserve"> 5, Table 2</w:t>
      </w:r>
      <w:r w:rsidR="006D79CC">
        <w:rPr>
          <w:rFonts w:ascii="Helvetica" w:eastAsia="MS Mincho" w:hAnsi="Helvetica" w:cs="Times New Roman"/>
        </w:rPr>
        <w:t>). This is in contrast to Fig</w:t>
      </w:r>
      <w:r w:rsidRPr="00FA1F02">
        <w:rPr>
          <w:rFonts w:ascii="Helvetica" w:eastAsia="MS Mincho" w:hAnsi="Helvetica" w:cs="Times New Roman"/>
        </w:rPr>
        <w:t xml:space="preserve"> 3, where we saw increased accuracy using mRNA abundance data. However, as previously noted, our dataset contains a larger number mRNA abundance samples, which results in a larger amount of training data. When compared on the same exact </w:t>
      </w:r>
      <w:r w:rsidR="006D79CC">
        <w:rPr>
          <w:rFonts w:ascii="Helvetica" w:eastAsia="MS Mincho" w:hAnsi="Helvetica" w:cs="Times New Roman"/>
        </w:rPr>
        <w:t>conditions—as depicted in Fig</w:t>
      </w:r>
      <w:r w:rsidRPr="00FA1F02">
        <w:rPr>
          <w:rFonts w:ascii="Helvetica" w:eastAsia="MS Mincho" w:hAnsi="Helvetica" w:cs="Times New Roman"/>
        </w:rPr>
        <w:t xml:space="preserve"> 5—protein abundance data appears to be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cs="Times New Roman"/>
        </w:rPr>
        <w:t>-learning algorithm used (Fig</w:t>
      </w:r>
      <w:r w:rsidRPr="00FA1F02">
        <w:rPr>
          <w:rFonts w:ascii="Helvetica" w:eastAsia="MS Mincho" w:hAnsi="Helvetica" w:cs="Times New Roman"/>
        </w:rPr>
        <w:t xml:space="preserve"> 5, Table 2).</w:t>
      </w:r>
    </w:p>
    <w:p w14:paraId="175DE0CD" w14:textId="77777777" w:rsidR="00501632" w:rsidRPr="00477CC4" w:rsidRDefault="00501632" w:rsidP="00501632">
      <w:pPr>
        <w:spacing w:line="360" w:lineRule="auto"/>
        <w:rPr>
          <w:rFonts w:ascii="Helvetica" w:hAnsi="Helvetica"/>
        </w:rPr>
      </w:pPr>
    </w:p>
    <w:p w14:paraId="0785CFB3" w14:textId="147D460E"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w:t>
      </w:r>
      <w:r w:rsidRPr="00477CC4">
        <w:rPr>
          <w:rFonts w:ascii="Helvetica" w:hAnsi="Helvetica"/>
        </w:rPr>
        <w:lastRenderedPageBreak/>
        <w:t>for both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AE7326" w:rsidRDefault="00501632" w:rsidP="00501632">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47879C4F"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or the data source (mRNA, protein abundan</w:t>
      </w:r>
      <w:r w:rsidR="006D79CC">
        <w:rPr>
          <w:rFonts w:ascii="Helvetica" w:eastAsia="MS Mincho" w:hAnsi="Helvetica" w:cs="Times New Roman"/>
        </w:rPr>
        <w:t>ces, or both) (Fig</w:t>
      </w:r>
      <w:r w:rsidRPr="00501632">
        <w:rPr>
          <w:rFonts w:ascii="Helvetica" w:eastAsia="MS Mincho" w:hAnsi="Helvetica" w:cs="Times New Roman"/>
        </w:rPr>
        <w:t xml:space="preserv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C126E60"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w:t>
      </w:r>
      <w:r w:rsidR="001F0F40">
        <w:rPr>
          <w:rFonts w:ascii="Helvetica" w:hAnsi="Helvetica"/>
        </w:rPr>
        <w:lastRenderedPageBreak/>
        <w:t>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Mo</w:t>
      </w:r>
      <w:r w:rsidR="00AE7326">
        <w:rPr>
          <w:rFonts w:ascii="Helvetica" w:eastAsia="MS Gothic" w:hAnsi="Helvetica" w:cs="Times New Roman"/>
          <w:b/>
          <w:bCs/>
          <w:sz w:val="32"/>
          <w:szCs w:val="32"/>
        </w:rPr>
        <w:t>del validation on external data</w:t>
      </w:r>
    </w:p>
    <w:p w14:paraId="1159E683" w14:textId="103B8C01"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Yp6Rah6C","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593FE8">
        <w:rPr>
          <w:rFonts w:ascii="Helvetica" w:eastAsia="Times New Roman" w:hAnsi="Helvetica" w:cs="Times New Roman"/>
        </w:rPr>
        <w:t>[7]</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w:t>
      </w:r>
      <w:r w:rsidR="004A4D53">
        <w:rPr>
          <w:rFonts w:ascii="Helvetica" w:hAnsi="Helvetica"/>
        </w:rPr>
        <w:t>Fig 8</w:t>
      </w:r>
      <w:r w:rsidR="006B4EC3">
        <w:rPr>
          <w:rFonts w:ascii="Helvetica" w:hAnsi="Helvetica"/>
        </w:rPr>
        <w:t xml:space="preserve">). Notably, our model made </w:t>
      </w:r>
      <w:r w:rsidR="006B4EC3">
        <w:rPr>
          <w:rFonts w:ascii="Helvetica" w:hAnsi="Helvetica"/>
        </w:rPr>
        <w:lastRenderedPageBreak/>
        <w:t>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AE7326" w:rsidRDefault="003A3F29" w:rsidP="003A3F29">
      <w:pPr>
        <w:spacing w:line="360" w:lineRule="auto"/>
        <w:rPr>
          <w:rFonts w:ascii="Helvetica" w:eastAsia="MS Gothic" w:hAnsi="Helvetica" w:cs="Times New Roman"/>
          <w:b/>
          <w:bCs/>
          <w:sz w:val="36"/>
          <w:szCs w:val="36"/>
        </w:rPr>
      </w:pPr>
      <w:r w:rsidRPr="00AE7326">
        <w:rPr>
          <w:rFonts w:ascii="Helvetica" w:eastAsia="MS Mincho" w:hAnsi="Helvetica" w:cs="Times New Roman"/>
          <w:b/>
          <w:sz w:val="36"/>
          <w:szCs w:val="36"/>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0355B72A"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igGkKpCM","properties":{"formattedCitation":"[12,20,22,23]","plainCitation":"[12,20,22,23]","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nOtA0lSj/NZjt5T76","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nOtA0lSj/h3anxrzw","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593FE8">
        <w:rPr>
          <w:rFonts w:ascii="Helvetica" w:eastAsia="Times New Roman" w:hAnsi="Helvetica" w:cs="Times New Roman"/>
        </w:rPr>
        <w:t>[12,20,22,23]</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93FE8">
        <w:rPr>
          <w:rFonts w:ascii="Helvetica" w:hAnsi="Helvetica"/>
        </w:rPr>
        <w:instrText xml:space="preserve"> ADDIN ZOTERO_ITEM CSL_CITATION {"citationID":"HQzVvj5Y","properties":{"formattedCitation":"[24]","plainCitation":"[24]","noteIndex":0},"citationItems":[{"id":"nOtA0lSj/3KoB2wat","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593FE8">
        <w:rPr>
          <w:rFonts w:ascii="Helvetica" w:eastAsia="Times New Roman" w:hAnsi="Helvetica" w:cs="Times New Roman"/>
        </w:rPr>
        <w:t>[24]</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iIJep435","properties":{"formattedCitation":"[25]","plainCitation":"[25]","noteIndex":0},"citationItems":[{"id":"nOtA0lSj/7gzZG1pv","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593FE8">
        <w:rPr>
          <w:rFonts w:ascii="Helvetica" w:eastAsia="Times New Roman" w:hAnsi="Helvetica" w:cs="Times New Roman"/>
        </w:rPr>
        <w:t>[25]</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6437FB4C" w:rsidR="002F1C74" w:rsidRPr="00477CC4" w:rsidRDefault="00EF7922" w:rsidP="002F1C74">
      <w:pPr>
        <w:spacing w:line="360" w:lineRule="auto"/>
        <w:rPr>
          <w:rFonts w:ascii="Helvetica" w:hAnsi="Helvetica"/>
        </w:rPr>
      </w:pPr>
      <w:r>
        <w:rPr>
          <w:rFonts w:ascii="Helvetica" w:hAnsi="Helvetica"/>
        </w:rPr>
        <w:lastRenderedPageBreak/>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5VnzNv2f","properties":{"formattedCitation":"[26,27]","plainCitation":"[26,27]","noteIndex":0},"citationItems":[{"id":"nOtA0lSj/7ZLqFenU","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nOtA0lSj/UXFgj8jy","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26,27]</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93FE8">
        <w:rPr>
          <w:rFonts w:ascii="Helvetica" w:hAnsi="Helvetica"/>
        </w:rPr>
        <w:instrText xml:space="preserve"> ADDIN ZOTERO_ITEM CSL_CITATION {"citationID":"SCWwKzJJ","properties":{"formattedCitation":"[28]","plainCitation":"[28]","noteIndex":0},"citationItems":[{"id":"nOtA0lSj/2MW69pg3","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593FE8">
        <w:rPr>
          <w:rFonts w:ascii="Helvetica" w:eastAsia="Times New Roman" w:hAnsi="Helvetica" w:cs="Times New Roman"/>
        </w:rPr>
        <w:t>[28]</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93FE8">
        <w:rPr>
          <w:rFonts w:ascii="Helvetica" w:hAnsi="Helvetica"/>
        </w:rPr>
        <w:instrText xml:space="preserve"> ADDIN ZOTERO_ITEM CSL_CITATION {"citationID":"q7rL7RLJ","properties":{"formattedCitation":"[29,30]","plainCitation":"[29,30]","noteIndex":0},"citationItems":[{"id":"nOtA0lSj/KxprSpDk","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nOtA0lSj/vxnHf1Dl","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593FE8">
        <w:rPr>
          <w:rFonts w:ascii="Helvetica" w:eastAsia="Times New Roman" w:hAnsi="Helvetica" w:cs="Times New Roman"/>
        </w:rPr>
        <w:t>[29,30]</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2F1C74">
        <w:rPr>
          <w:rFonts w:ascii="Helvetica" w:hAnsi="Helvetica"/>
        </w:rPr>
        <w:t xml:space="preserve">.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34402E19"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Qd1lXsYt","properties":{"formattedCitation":"[19,31]","plainCitation":"[19,31]","noteIndex":0},"citationItems":[{"id":"nOtA0lSj/TQ8HIRqB","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nOtA0lSj/JMuO9vyh","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9,31]</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w:t>
      </w:r>
      <w:r w:rsidRPr="00477CC4">
        <w:rPr>
          <w:rFonts w:ascii="Helvetica" w:hAnsi="Helvetica"/>
        </w:rPr>
        <w:lastRenderedPageBreak/>
        <w:t>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Db00X79O","properties":{"formattedCitation":"[32\\uc0\\u8211{}34]","plainCitation":"[32–34]","noteIndex":0},"citationItems":[{"id":"nOtA0lSj/2d5up7Hr","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nOtA0lSj/OxEs7MpO","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nOtA0lSj/RRhjv09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593FE8" w:rsidRPr="00593FE8">
        <w:rPr>
          <w:rFonts w:ascii="Helvetica" w:hAnsi="Helvetica" w:cs="Times New Roman"/>
        </w:rPr>
        <w:t>[32–34]</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07FCBCC3"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93FE8">
        <w:rPr>
          <w:rFonts w:ascii="Helvetica" w:hAnsi="Helvetica"/>
        </w:rPr>
        <w:instrText xml:space="preserve"> ADDIN ZOTERO_ITEM CSL_CITATION {"citationID":"0IMxMp8I","properties":{"formattedCitation":"[7,35\\uc0\\u8211{}37]","plainCitation":"[7,35–3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B44bfik8","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nOtA0lSj/IPsW1eGE","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nOtA0lSj/wQR18o83","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593FE8" w:rsidRPr="00593FE8">
        <w:rPr>
          <w:rFonts w:ascii="Helvetica" w:hAnsi="Helvetica" w:cs="Times New Roman"/>
        </w:rPr>
        <w:t>[7,35–37]</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234058">
        <w:rPr>
          <w:rFonts w:ascii="Helvetica" w:hAnsi="Helvetica"/>
        </w:rPr>
        <w:t>S5 and S6 Figs</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BF4404" w:rsidRPr="00477CC4">
        <w:rPr>
          <w:rFonts w:ascii="Helvetica" w:hAnsi="Helvetica"/>
        </w:rPr>
        <w:t xml:space="preserve"> smaller. This trend indicates </w:t>
      </w:r>
      <w:r w:rsidR="00BF4404">
        <w:rPr>
          <w:rFonts w:ascii="Helvetica" w:hAnsi="Helvetica"/>
        </w:rPr>
        <w:t>that our training set sizes are still ultimately limiting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93FE8">
        <w:rPr>
          <w:rFonts w:ascii="Helvetica" w:hAnsi="Helvetica"/>
        </w:rPr>
        <w:instrText xml:space="preserve"> ADDIN ZOTERO_ITEM CSL_CITATION {"citationID":"wNZ0hQ5m","properties":{"formattedCitation":"[38\\uc0\\u8211{}40]","plainCitation":"[38–40]","noteIndex":0},"citationItems":[{"id":"nOtA0lSj/HPjZxAMM","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nOtA0lSj/xcHCiV1T","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nOtA0lSj/hdMsob9u","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593FE8" w:rsidRPr="00593FE8">
        <w:rPr>
          <w:rFonts w:ascii="Helvetica" w:hAnsi="Helvetica" w:cs="Times New Roman"/>
        </w:rPr>
        <w:t>[38–40]</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93FE8">
        <w:rPr>
          <w:rFonts w:ascii="Helvetica" w:hAnsi="Helvetica"/>
        </w:rPr>
        <w:instrText xml:space="preserve"> ADDIN ZOTERO_ITEM CSL_CITATION {"citationID":"gLvbFV9W","properties":{"formattedCitation":"[41,42]","plainCitation":"[41,42]","noteIndex":0},"citationItems":[{"id":"nOtA0lSj/EEjGTClx","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nOtA0lSj/XyjrEeO6","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593FE8">
        <w:rPr>
          <w:rFonts w:ascii="Helvetica" w:eastAsia="Times New Roman" w:hAnsi="Helvetica" w:cs="Times New Roman"/>
        </w:rPr>
        <w:t>[41,42]</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sidR="00CE78A7">
        <w:rPr>
          <w:rFonts w:ascii="Helvetica" w:hAnsi="Helvetica"/>
        </w:rPr>
        <w:t xml:space="preserve"> </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93FE8">
        <w:rPr>
          <w:rFonts w:ascii="Helvetica" w:hAnsi="Helvetica"/>
        </w:rPr>
        <w:instrText xml:space="preserve"> ADDIN ZOTERO_ITEM CSL_CITATION {"citationID":"kCAHaZ2J","properties":{"formattedCitation":"[43]","plainCitation":"[43]","noteIndex":0},"citationItems":[{"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593FE8">
        <w:rPr>
          <w:rFonts w:ascii="Helvetica" w:eastAsia="Times New Roman" w:hAnsi="Helvetica" w:cs="Times New Roman"/>
        </w:rPr>
        <w:t>[43]</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72A375A4" w:rsidR="00CA44DD" w:rsidRPr="00477CC4" w:rsidRDefault="001530A3" w:rsidP="00CA44DD">
      <w:pPr>
        <w:spacing w:line="360" w:lineRule="auto"/>
        <w:rPr>
          <w:rFonts w:ascii="Helvetica" w:hAnsi="Helvetica"/>
        </w:rPr>
      </w:pPr>
      <w:r>
        <w:rPr>
          <w:rFonts w:ascii="Helvetica" w:hAnsi="Helvetica"/>
        </w:rPr>
        <w:t xml:space="preserve">Our study is a proof-of-principle towards the goal of using gene expression patterns of natural species as a rapid and low-cost method for assessing environmental conditions. Other research has shown that the </w:t>
      </w:r>
      <w:r w:rsidR="008E3FD7">
        <w:rPr>
          <w:rFonts w:ascii="Helvetica" w:hAnsi="Helvetica"/>
        </w:rPr>
        <w:t>species</w:t>
      </w:r>
      <w:r>
        <w:rPr>
          <w:rFonts w:ascii="Helvetica" w:hAnsi="Helvetica"/>
        </w:rPr>
        <w:t xml:space="preserv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93FE8">
        <w:rPr>
          <w:rFonts w:ascii="Helvetica" w:hAnsi="Helvetica"/>
        </w:rPr>
        <w:instrText xml:space="preserve"> ADDIN ZOTERO_ITEM CSL_CITATION {"citationID":"EFX6jpVe","properties":{"formattedCitation":"[3]","plainCitation":"[3]","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593FE8">
        <w:rPr>
          <w:rFonts w:ascii="Helvetica" w:eastAsia="Times New Roman" w:hAnsi="Helvetica" w:cs="Times New Roman"/>
        </w:rPr>
        <w:t>[3]</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787BC7A7"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593FE8">
        <w:rPr>
          <w:rFonts w:ascii="Helvetica" w:hAnsi="Helvetica"/>
        </w:rPr>
        <w:instrText xml:space="preserve"> ADDIN ZOTERO_ITEM CSL_CITATION {"citationID":"fXmpeI1N","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593FE8">
        <w:rPr>
          <w:rFonts w:ascii="Helvetica" w:eastAsia="Times New Roman" w:hAnsi="Helvetica" w:cs="Times New Roman"/>
        </w:rPr>
        <w:t>[18,19]</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593FE8">
        <w:rPr>
          <w:rFonts w:ascii="Helvetica" w:hAnsi="Helvetica"/>
        </w:rPr>
        <w:instrText xml:space="preserve"> ADDIN ZOTERO_ITEM CSL_CITATION {"citationID":"Tz3k1axx","properties":{"formattedCitation":"[44]","plainCitation":"[44]","noteIndex":0},"citationItems":[{"id":"nOtA0lSj/nE6wOKII","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593FE8">
        <w:rPr>
          <w:rFonts w:ascii="Helvetica" w:eastAsia="Times New Roman" w:hAnsi="Helvetica" w:cs="Times New Roman"/>
        </w:rPr>
        <w:t>[44]</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93FE8">
        <w:rPr>
          <w:rFonts w:ascii="Helvetica" w:hAnsi="Helvetica"/>
        </w:rPr>
        <w:instrText xml:space="preserve"> ADDIN ZOTERO_ITEM CSL_CITATION {"citationID":"uzygu7Us","properties":{"formattedCitation":"[45,46]","plainCitation":"[45,46]","noteIndex":0},"citationItems":[{"id":"nOtA0lSj/lga80WoZ","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nOtA0lSj/NJCKjgcT","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593FE8">
        <w:rPr>
          <w:rFonts w:ascii="Helvetica" w:eastAsia="Times New Roman" w:hAnsi="Helvetica" w:cs="Times New Roman"/>
        </w:rPr>
        <w:t>[45,46]</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59737FEC"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 xml:space="preserve">(i)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593FE8">
        <w:rPr>
          <w:rFonts w:ascii="Helvetica" w:hAnsi="Helvetica"/>
        </w:rPr>
        <w:instrText xml:space="preserve"> ADDIN ZOTERO_ITEM CSL_CITATION {"citationID":"v3W7ocp7","properties":{"formattedCitation":"[47]","plainCitation":"[47]","noteIndex":0},"citationItems":[{"id":"nOtA0lSj/u7kIZFWl","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593FE8">
        <w:rPr>
          <w:rFonts w:ascii="Helvetica" w:eastAsia="Times New Roman" w:hAnsi="Helvetica" w:cs="Times New Roman"/>
        </w:rPr>
        <w:t>[47]</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593FE8">
        <w:rPr>
          <w:rFonts w:ascii="Helvetica" w:hAnsi="Helvetica"/>
        </w:rPr>
        <w:instrText xml:space="preserve"> ADDIN ZOTERO_ITEM CSL_CITATION {"citationID":"QweL68hh","properties":{"formattedCitation":"[48]","plainCitation":"[48]","noteIndex":0},"citationItems":[{"id":"nOtA0lSj/lqY7IIe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593FE8">
        <w:rPr>
          <w:rFonts w:ascii="Helvetica" w:eastAsia="Times New Roman" w:hAnsi="Helvetica" w:cs="Times New Roman"/>
        </w:rPr>
        <w:t>[48]</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3F07C0D9" w:rsidR="001A0719" w:rsidRDefault="001A0719" w:rsidP="00761559">
      <w:pPr>
        <w:spacing w:line="360" w:lineRule="auto"/>
        <w:rPr>
          <w:rFonts w:ascii="Helvetica" w:hAnsi="Helvetica"/>
        </w:rPr>
      </w:pPr>
      <w:r>
        <w:rPr>
          <w:rFonts w:ascii="Helvetica" w:hAnsi="Helvetica"/>
        </w:rPr>
        <w:lastRenderedPageBreak/>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i)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593FE8">
        <w:rPr>
          <w:rFonts w:ascii="Helvetica" w:hAnsi="Helvetica"/>
        </w:rPr>
        <w:instrText xml:space="preserve"> ADDIN ZOTERO_ITEM CSL_CITATION {"citationID":"pyZbhV7c","properties":{"formattedCitation":"[49]","plainCitation":"[49]","noteIndex":0},"citationItems":[{"id":"nOtA0lSj/MTsJLILo","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49]</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8E3FD7">
        <w:rPr>
          <w:rFonts w:ascii="Helvetica" w:hAnsi="Helvetica"/>
        </w:rPr>
        <w:t>randomForest</w:t>
      </w:r>
      <w:r w:rsidR="0020330D">
        <w:rPr>
          <w:rFonts w:ascii="Helvetica" w:hAnsi="Helvetica"/>
        </w:rPr>
        <w:t xml:space="preserve"> </w:t>
      </w:r>
      <w:r w:rsidR="0020330D">
        <w:rPr>
          <w:rFonts w:ascii="Helvetica" w:hAnsi="Helvetica"/>
        </w:rPr>
        <w:fldChar w:fldCharType="begin"/>
      </w:r>
      <w:r w:rsidR="00593FE8">
        <w:rPr>
          <w:rFonts w:ascii="Helvetica" w:hAnsi="Helvetica"/>
        </w:rPr>
        <w:instrText xml:space="preserve"> ADDIN ZOTERO_ITEM CSL_CITATION {"citationID":"qEeUAeES","properties":{"formattedCitation":"[50]","plainCitation":"[50]","noteIndex":0},"citationItems":[{"id":"nOtA0lSj/AyZvRSeZ","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50]</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93FE8">
        <w:rPr>
          <w:rFonts w:ascii="Helvetica" w:hAnsi="Helvetica"/>
        </w:rPr>
        <w:instrText xml:space="preserve"> ADDIN ZOTERO_ITEM CSL_CITATION {"citationID":"m98QbDWT","properties":{"formattedCitation":"[51]","plainCitation":"[51]","noteIndex":0},"citationItems":[{"id":"nOtA0lSj/vGuh6oy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51]</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7EC5572B"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93FE8">
        <w:rPr>
          <w:rFonts w:ascii="Helvetica" w:hAnsi="Helvetica"/>
        </w:rPr>
        <w:instrText xml:space="preserve"> ADDIN ZOTERO_ITEM CSL_CITATION {"citationID":"xrwy9xnt","properties":{"formattedCitation":"[21,43,52]","plainCitation":"[21,43,52]","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nOtA0lSj/afZzfrHb","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21,43,52]</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r w:rsidR="00AB783D" w:rsidRPr="00E3326B">
        <w:rPr>
          <w:rFonts w:ascii="Helvetica" w:hAnsi="Helvetica"/>
          <w:i/>
        </w:rPr>
        <w:t>i</w:t>
      </w:r>
      <w:r w:rsidR="00AB783D">
        <w:rPr>
          <w:rFonts w:ascii="Helvetica" w:hAnsi="Helvetica"/>
        </w:rPr>
        <w:t xml:space="preserve"> </w:t>
      </w:r>
      <w:r w:rsidR="00AB783D">
        <w:rPr>
          <w:rFonts w:ascii="Helvetica" w:hAnsi="Helvetica"/>
        </w:rPr>
        <w:fldChar w:fldCharType="begin"/>
      </w:r>
      <w:r w:rsidR="00593FE8">
        <w:rPr>
          <w:rFonts w:ascii="Helvetica" w:hAnsi="Helvetica"/>
        </w:rPr>
        <w:instrText xml:space="preserve"> ADDIN ZOTERO_ITEM CSL_CITATION {"citationID":"x0WFu8Zz","properties":{"formattedCitation":"[43]","plainCitation":"[43]","noteIndex":0},"citationItems":[{"id":"nOtA0lSj/B9Tv0mFv","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43]</w:t>
      </w:r>
      <w:r w:rsidR="00AB783D">
        <w:rPr>
          <w:rFonts w:ascii="Helvetica" w:hAnsi="Helvetica"/>
        </w:rPr>
        <w:fldChar w:fldCharType="end"/>
      </w:r>
      <w:r w:rsidR="00AB783D">
        <w:rPr>
          <w:rFonts w:ascii="Helvetica" w:hAnsi="Helvetica"/>
        </w:rPr>
        <w:t>:</w:t>
      </w:r>
    </w:p>
    <w:p w14:paraId="1B4182AC" w14:textId="34991C47" w:rsidR="00AB783D" w:rsidRPr="005E3F13" w:rsidRDefault="00D65C7E"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D65C7E"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26E5F20B" w:rsidR="00AB783D" w:rsidRDefault="00234058"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Alternatively</w:t>
      </w:r>
      <w:r w:rsidR="00AB783D">
        <w:rPr>
          <w:rFonts w:ascii="Helvetica" w:eastAsia="Times New Roman"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93FE8">
        <w:rPr>
          <w:rFonts w:ascii="Helvetica" w:hAnsi="Helvetica"/>
        </w:rPr>
        <w:instrText xml:space="preserve"> ADDIN ZOTERO_ITEM CSL_CITATION {"citationID":"JJfFi47k","properties":{"formattedCitation":"[21]","plainCitation":"[21]","noteIndex":0},"citationItems":[{"id":"nOtA0lSj/PjT6d0sB","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21]</w:t>
      </w:r>
      <w:r w:rsidR="00AB783D">
        <w:rPr>
          <w:rFonts w:ascii="Helvetica" w:hAnsi="Helvetica"/>
        </w:rPr>
        <w:fldChar w:fldCharType="end"/>
      </w:r>
      <w:r w:rsidR="00AB783D">
        <w:rPr>
          <w:rFonts w:ascii="Helvetica" w:hAnsi="Helvetica"/>
        </w:rPr>
        <w:t>:</w:t>
      </w:r>
      <w:r w:rsidR="00AB783D">
        <w:rPr>
          <w:rFonts w:ascii="Helvetica" w:eastAsia="Times New Roman" w:hAnsi="Helvetica" w:cs="Arial"/>
          <w:sz w:val="19"/>
          <w:szCs w:val="19"/>
        </w:rPr>
        <w:t xml:space="preserve"> </w:t>
      </w:r>
    </w:p>
    <w:p w14:paraId="3CD36D2D" w14:textId="77777777" w:rsidR="00AB783D" w:rsidRPr="005E3F13" w:rsidRDefault="00D65C7E"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767F8ED3"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068646B1"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113AF3B9"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C6GkZ6N2","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sidR="00593FE8">
        <w:rPr>
          <w:rFonts w:ascii="Helvetica" w:eastAsia="Times New Roman" w:hAnsi="Helvetica" w:cs="Times New Roman"/>
        </w:rPr>
        <w:t>[7]</w:t>
      </w:r>
      <w:r>
        <w:rPr>
          <w:rFonts w:ascii="Helvetica" w:eastAsia="MS Mincho" w:hAnsi="Helvetica" w:cs="Times New Roman"/>
        </w:rPr>
        <w:fldChar w:fldCharType="end"/>
      </w:r>
      <w:r>
        <w:rPr>
          <w:rFonts w:ascii="Helvetica" w:eastAsia="MS Mincho" w:hAnsi="Helvetica" w:cs="Times New Roman"/>
        </w:rPr>
        <w:t xml:space="preserve">. </w:t>
      </w:r>
      <w:r w:rsidR="0084668F">
        <w:rPr>
          <w:rFonts w:ascii="Helvetica" w:eastAsia="MS Mincho" w:hAnsi="Helvetica" w:cs="Times New Roman"/>
        </w:rPr>
        <w:t xml:space="preserve">This external dataset consisted of 22 conditions, of which we could match five to our </w:t>
      </w:r>
      <w:r w:rsidR="0084668F">
        <w:rPr>
          <w:rFonts w:ascii="Helvetica" w:eastAsia="MS Mincho" w:hAnsi="Helvetica" w:cs="Times New Roman"/>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93FE8">
        <w:rPr>
          <w:rFonts w:ascii="Helvetica" w:hAnsi="Helvetica"/>
        </w:rPr>
        <w:instrText xml:space="preserve"> ADDIN ZOTERO_ITEM CSL_CITATION {"citationID":"1ayQUGvO","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593FE8">
        <w:rPr>
          <w:rFonts w:ascii="Helvetica" w:eastAsia="Times New Roman" w:hAnsi="Helvetica" w:cs="Times New Roman"/>
        </w:rPr>
        <w:t>[18]</w:t>
      </w:r>
      <w:r w:rsidR="001E22CA">
        <w:rPr>
          <w:rFonts w:ascii="Helvetica" w:hAnsi="Helvetica"/>
        </w:rPr>
        <w:fldChar w:fldCharType="end"/>
      </w:r>
      <w:r w:rsidR="001E22CA">
        <w:rPr>
          <w:rFonts w:ascii="Helvetica" w:hAnsi="Helvetica"/>
        </w:rPr>
        <w:t>, this third sample fell in-between 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93FE8">
        <w:rPr>
          <w:rFonts w:ascii="Helvetica" w:hAnsi="Helvetica"/>
        </w:rPr>
        <w:instrText xml:space="preserve"> ADDIN ZOTERO_ITEM CSL_CITATION {"citationID":"YlWo1y3R","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593FE8">
        <w:rPr>
          <w:rFonts w:ascii="Helvetica" w:eastAsia="Times New Roman" w:hAnsi="Helvetica" w:cs="Times New Roman"/>
        </w:rPr>
        <w:t>[18]</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7A0CE3F7"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593FE8">
        <w:rPr>
          <w:rFonts w:ascii="Helvetica" w:hAnsi="Helvetica"/>
        </w:rPr>
        <w:instrText xml:space="preserve"> ADDIN ZOTERO_ITEM CSL_CITATION {"citationID":"gv3lFaPW","properties":{"formattedCitation":"[18,19]","plainCitation":"[18,19]","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593FE8">
        <w:rPr>
          <w:rFonts w:ascii="Helvetica" w:eastAsia="Times New Roman" w:hAnsi="Helvetica" w:cs="Times New Roman"/>
        </w:rPr>
        <w:t>[18,19]</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593FE8">
        <w:rPr>
          <w:rFonts w:ascii="Helvetica" w:hAnsi="Helvetica"/>
        </w:rPr>
        <w:instrText xml:space="preserve"> ADDIN ZOTERO_ITEM CSL_CITATION {"citationID":"jPQhfrNB","properties":{"formattedCitation":"[53]","plainCitation":"[53]","noteIndex":0},"citationItems":[{"id":"nOtA0lSj/G0SaFV9O","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593FE8">
        <w:rPr>
          <w:rFonts w:ascii="Helvetica" w:eastAsia="Times New Roman" w:hAnsi="Helvetica" w:cs="Times New Roman"/>
        </w:rPr>
        <w:t>[53]</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93FE8">
        <w:rPr>
          <w:rFonts w:ascii="Helvetica" w:hAnsi="Helvetica"/>
        </w:rPr>
        <w:instrText xml:space="preserve"> ADDIN ZOTERO_ITEM CSL_CITATION {"citationID":"cvhwf0HZ","properties":{"formattedCitation":"[54]","plainCitation":"[54]","noteIndex":0},"citationItems":[{"id":"nOtA0lSj/ftWg4GC8","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593FE8">
        <w:rPr>
          <w:rFonts w:ascii="Helvetica" w:eastAsia="Times New Roman" w:hAnsi="Helvetica" w:cs="Times New Roman"/>
        </w:rPr>
        <w:t>[54]</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2E41E956" w14:textId="1D068E0E" w:rsidR="005A047A" w:rsidRPr="00AE7326" w:rsidRDefault="00153A99" w:rsidP="005A047A">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References</w:t>
      </w:r>
    </w:p>
    <w:p w14:paraId="6D187E88" w14:textId="77777777" w:rsidR="004861F8" w:rsidRPr="004861F8" w:rsidRDefault="00CA44DD" w:rsidP="004861F8">
      <w:pPr>
        <w:pStyle w:val="Bibliography"/>
      </w:pPr>
      <w:r>
        <w:rPr>
          <w:rFonts w:ascii="Helvetica" w:hAnsi="Helvetica"/>
          <w:sz w:val="26"/>
        </w:rPr>
        <w:fldChar w:fldCharType="begin"/>
      </w:r>
      <w:r w:rsidR="004861F8">
        <w:rPr>
          <w:rFonts w:ascii="Helvetica" w:hAnsi="Helvetica"/>
          <w:sz w:val="26"/>
        </w:rPr>
        <w:instrText xml:space="preserve"> ADDIN ZOTERO_BIBL {"uncited":[],"omitted":[],"custom":[]} CSL_BIBLIOGRAPHY </w:instrText>
      </w:r>
      <w:r>
        <w:rPr>
          <w:rFonts w:ascii="Helvetica" w:hAnsi="Helvetica"/>
          <w:sz w:val="26"/>
        </w:rPr>
        <w:fldChar w:fldCharType="separate"/>
      </w:r>
      <w:r w:rsidR="004861F8" w:rsidRPr="004861F8">
        <w:t xml:space="preserve">1. </w:t>
      </w:r>
      <w:r w:rsidR="004861F8" w:rsidRPr="004861F8">
        <w:tab/>
        <w:t>Halpern BS, Walbridge S, Selkoe KA, Kappel CV, Micheli F, D’Agrosa C, et al. A global map of human impact on marine ecosystems. Science. 2008;319: 948–952. doi:10.1126/science.1149345</w:t>
      </w:r>
    </w:p>
    <w:p w14:paraId="5FBB2BE1" w14:textId="77777777" w:rsidR="004861F8" w:rsidRPr="004861F8" w:rsidRDefault="004861F8" w:rsidP="004861F8">
      <w:pPr>
        <w:pStyle w:val="Bibliography"/>
      </w:pPr>
      <w:r w:rsidRPr="004861F8">
        <w:t xml:space="preserve">2. </w:t>
      </w:r>
      <w:r w:rsidRPr="004861F8">
        <w:tab/>
        <w:t>Sahney S, Benton MJ, Ferry PA. Links between global taxonomic diversity, ecological diversity and the expansion of vertebrates on land. Biol Lett. 2010;6: 544–547. doi:10.1098/rsbl.2009.1024</w:t>
      </w:r>
    </w:p>
    <w:p w14:paraId="2A8F35F9" w14:textId="77777777" w:rsidR="004861F8" w:rsidRPr="004861F8" w:rsidRDefault="004861F8" w:rsidP="004861F8">
      <w:pPr>
        <w:pStyle w:val="Bibliography"/>
      </w:pPr>
      <w:r w:rsidRPr="004861F8">
        <w:t xml:space="preserve">3. </w:t>
      </w:r>
      <w:r w:rsidRPr="004861F8">
        <w:tab/>
        <w:t>He Z, Zhang P, Wu L, Rocha AM, Tu Q, Shi Z, et al. Microbial Functional Gene Diversity Predicts Groundwater Contamination and Ecosystem Functioning. mBio. 2018;9: e02435-17. doi:10.1128/mBio.02435-17</w:t>
      </w:r>
    </w:p>
    <w:p w14:paraId="53166620" w14:textId="77777777" w:rsidR="004861F8" w:rsidRPr="004861F8" w:rsidRDefault="004861F8" w:rsidP="004861F8">
      <w:pPr>
        <w:pStyle w:val="Bibliography"/>
      </w:pPr>
      <w:r w:rsidRPr="004861F8">
        <w:t xml:space="preserve">4. </w:t>
      </w:r>
      <w:r w:rsidRPr="004861F8">
        <w:tab/>
        <w:t>Poisot T, Kéfi S, Morand S, Stanko M, Marquet PA, Hochberg ME. A continuum of specialists and generalists in empirical communities. PloS One. 2015;10: e0114674. doi:10.1371/journal.pone.0114674</w:t>
      </w:r>
    </w:p>
    <w:p w14:paraId="1D58BD35" w14:textId="77777777" w:rsidR="004861F8" w:rsidRPr="004861F8" w:rsidRDefault="004861F8" w:rsidP="004861F8">
      <w:pPr>
        <w:pStyle w:val="Bibliography"/>
      </w:pPr>
      <w:r w:rsidRPr="004861F8">
        <w:t xml:space="preserve">5. </w:t>
      </w:r>
      <w:r w:rsidRPr="004861F8">
        <w:tab/>
        <w:t>Sriswasdi S, Yang C, Iwasaki W. Generalist species drive microbial dispersion and evolution. Nat Commun. 2017;8: 1162. doi:10.1038/s41467-017-01265-1</w:t>
      </w:r>
    </w:p>
    <w:p w14:paraId="705F5D16" w14:textId="77777777" w:rsidR="004861F8" w:rsidRPr="004861F8" w:rsidRDefault="004861F8" w:rsidP="004861F8">
      <w:pPr>
        <w:pStyle w:val="Bibliography"/>
      </w:pPr>
      <w:r w:rsidRPr="004861F8">
        <w:t xml:space="preserve">6. </w:t>
      </w:r>
      <w:r w:rsidRPr="004861F8">
        <w:tab/>
        <w:t>Mitchell A, Romano GH, Groisman B, Yona A, Dekel E, Kupiec M, et al. Adaptive prediction of environmental changes by microorganisms. Nature. 2009;460: 220–224. doi:10.1038/nature08112</w:t>
      </w:r>
    </w:p>
    <w:p w14:paraId="15831619" w14:textId="77777777" w:rsidR="004861F8" w:rsidRPr="004861F8" w:rsidRDefault="004861F8" w:rsidP="004861F8">
      <w:pPr>
        <w:pStyle w:val="Bibliography"/>
      </w:pPr>
      <w:r w:rsidRPr="004861F8">
        <w:t xml:space="preserve">7. </w:t>
      </w:r>
      <w:r w:rsidRPr="004861F8">
        <w:tab/>
        <w:t xml:space="preserve">Schmidt A, Kochanowski K, Vedelaar S, Ahrné E, Volkmer B, Callipo L, et al. The quantitative and condition-dependent </w:t>
      </w:r>
      <w:r w:rsidRPr="004861F8">
        <w:rPr>
          <w:i/>
          <w:iCs/>
        </w:rPr>
        <w:t>Escherichia coli</w:t>
      </w:r>
      <w:r w:rsidRPr="004861F8">
        <w:t xml:space="preserve"> proteome. Nat Biotechnol. 2016;34: 104–110. doi:10.1038/nbt.3418</w:t>
      </w:r>
    </w:p>
    <w:p w14:paraId="60F36F5B" w14:textId="77777777" w:rsidR="004861F8" w:rsidRPr="004861F8" w:rsidRDefault="004861F8" w:rsidP="004861F8">
      <w:pPr>
        <w:pStyle w:val="Bibliography"/>
      </w:pPr>
      <w:r w:rsidRPr="004861F8">
        <w:t xml:space="preserve">8. </w:t>
      </w:r>
      <w:r w:rsidRPr="004861F8">
        <w:tab/>
        <w:t>Slomovic S, Pardee K, Collins JJ. Synthetic biology devices for in vitro and in vivo diagnostics. Proc Natl Acad Sci. 2015;112: 14429–14435. doi:10.1073/pnas.1508521112</w:t>
      </w:r>
    </w:p>
    <w:p w14:paraId="7603F1B0" w14:textId="77777777" w:rsidR="004861F8" w:rsidRPr="004861F8" w:rsidRDefault="004861F8" w:rsidP="004861F8">
      <w:pPr>
        <w:pStyle w:val="Bibliography"/>
      </w:pPr>
      <w:r w:rsidRPr="004861F8">
        <w:t xml:space="preserve">9. </w:t>
      </w:r>
      <w:r w:rsidRPr="004861F8">
        <w:tab/>
        <w:t>Roggo C, van der Meer JR. Miniaturized and integrated whole cell living bacterial sensors in field applicable autonomous devices. Curr Opin Biotechnol. 2017;45: 24–33. doi:10.1016/j.copbio.2016.11.023</w:t>
      </w:r>
    </w:p>
    <w:p w14:paraId="105BE1E7" w14:textId="77777777" w:rsidR="004861F8" w:rsidRPr="004861F8" w:rsidRDefault="004861F8" w:rsidP="004861F8">
      <w:pPr>
        <w:pStyle w:val="Bibliography"/>
      </w:pPr>
      <w:r w:rsidRPr="004861F8">
        <w:t xml:space="preserve">10. </w:t>
      </w:r>
      <w:r w:rsidRPr="004861F8">
        <w:tab/>
        <w:t>Flynn TM, Sanford RA, Ryu H, Bethke CM, Levine AD, Ashbolt NJ, et al. Functional microbial diversity explains groundwater chemistry in a pristine aquifer. BMC Microbiol. 2013;13: 146. doi:10.1186/1471-2180-13-146</w:t>
      </w:r>
    </w:p>
    <w:p w14:paraId="2FF6233A" w14:textId="77777777" w:rsidR="004861F8" w:rsidRPr="004861F8" w:rsidRDefault="004861F8" w:rsidP="004861F8">
      <w:pPr>
        <w:pStyle w:val="Bibliography"/>
      </w:pPr>
      <w:r w:rsidRPr="004861F8">
        <w:t xml:space="preserve">11. </w:t>
      </w:r>
      <w:r w:rsidRPr="004861F8">
        <w:tab/>
        <w:t>Hemme CL, Deng Y, Gentry TJ, Fields MW, Wu L, Barua S, et al. Metagenomic insights into evolution of a heavy metal-contaminated groundwater microbial community. ISME J. 2010;4: 660–672. doi:10.1038/ismej.2009.154</w:t>
      </w:r>
    </w:p>
    <w:p w14:paraId="10B2266A" w14:textId="77777777" w:rsidR="004861F8" w:rsidRPr="004861F8" w:rsidRDefault="004861F8" w:rsidP="004861F8">
      <w:pPr>
        <w:pStyle w:val="Bibliography"/>
      </w:pPr>
      <w:r w:rsidRPr="004861F8">
        <w:lastRenderedPageBreak/>
        <w:t xml:space="preserve">12. </w:t>
      </w:r>
      <w:r w:rsidRPr="004861F8">
        <w:tab/>
        <w:t>Kim M, Rai N, Zorraquino V, Tagkopoulos I. Multi-omics integration accurately predicts cellular state in unexplored conditions for Escherichia coli. Nat Commun. 2016;7. doi:10.1038/ncomms13090</w:t>
      </w:r>
    </w:p>
    <w:p w14:paraId="1D7868C8" w14:textId="77777777" w:rsidR="004861F8" w:rsidRPr="004861F8" w:rsidRDefault="004861F8" w:rsidP="004861F8">
      <w:pPr>
        <w:pStyle w:val="Bibliography"/>
      </w:pPr>
      <w:r w:rsidRPr="004861F8">
        <w:t xml:space="preserve">13. </w:t>
      </w:r>
      <w:r w:rsidRPr="004861F8">
        <w:tab/>
        <w:t>Leek JT, Scharpf RB, Bravo HC, Simcha D, Langmead B, Johnson WE, et al. Tackling the widespread and critical impact of batch effects in high-throughput data. Nat Rev Genet. 2010;11. doi:10.1038/nrg2825</w:t>
      </w:r>
    </w:p>
    <w:p w14:paraId="2F5883F1" w14:textId="77777777" w:rsidR="004861F8" w:rsidRPr="004861F8" w:rsidRDefault="004861F8" w:rsidP="004861F8">
      <w:pPr>
        <w:pStyle w:val="Bibliography"/>
      </w:pPr>
      <w:r w:rsidRPr="004861F8">
        <w:t xml:space="preserve">14. </w:t>
      </w:r>
      <w:r w:rsidRPr="004861F8">
        <w:tab/>
        <w:t>Scharpf RB, Ruczinski I, Carvalho B, Doan B, Chakravarti A, Irizarry RA. A multilevel model to address batch effects in copy number estimation using SNP arrays. Biostat Oxf Engl. 2011;12: 33–50. doi:10.1093/biostatistics/kxq043</w:t>
      </w:r>
    </w:p>
    <w:p w14:paraId="71CA92BC" w14:textId="77777777" w:rsidR="004861F8" w:rsidRPr="004861F8" w:rsidRDefault="004861F8" w:rsidP="004861F8">
      <w:pPr>
        <w:pStyle w:val="Bibliography"/>
      </w:pPr>
      <w:r w:rsidRPr="004861F8">
        <w:t xml:space="preserve">15. </w:t>
      </w:r>
      <w:r w:rsidRPr="004861F8">
        <w:tab/>
        <w:t>Brandes A, Lun DS, Ip K, Zucker J, Colijn C, Weiner B, et al. Inferring Carbon Sources from Gene Expression Profiles Using Metabolic Flux Models. PLOS ONE. 2012;7: e36947. doi:10.1371/journal.pone.0036947</w:t>
      </w:r>
    </w:p>
    <w:p w14:paraId="036C1C81" w14:textId="77777777" w:rsidR="004861F8" w:rsidRPr="004861F8" w:rsidRDefault="004861F8" w:rsidP="004861F8">
      <w:pPr>
        <w:pStyle w:val="Bibliography"/>
      </w:pPr>
      <w:r w:rsidRPr="004861F8">
        <w:t xml:space="preserve">16. </w:t>
      </w:r>
      <w:r w:rsidRPr="004861F8">
        <w:tab/>
        <w:t>Sridhara V, Meyer AG, Rai P, Barrick JE, Ravikumar P, Segrè D, et al. Predicting Growth Conditions from Internal Metabolic Fluxes in an In-Silico Model of E. coli. PLOS ONE. 2014;9: e114608. doi:10.1371/journal.pone.0114608</w:t>
      </w:r>
    </w:p>
    <w:p w14:paraId="658E2B0C" w14:textId="77777777" w:rsidR="004861F8" w:rsidRPr="004861F8" w:rsidRDefault="004861F8" w:rsidP="004861F8">
      <w:pPr>
        <w:pStyle w:val="Bibliography"/>
      </w:pPr>
      <w:r w:rsidRPr="004861F8">
        <w:t xml:space="preserve">17. </w:t>
      </w:r>
      <w:r w:rsidRPr="004861F8">
        <w:tab/>
        <w:t>Hui S, Silverman JM, Chen SS, Erickson DW, Basan M, Wang J, et al. Quantitative proteomic analysis reveals a simple strategy of global resource allocation in bacteria. Mol Syst Biol. 2015;11: 784. doi:10.15252/msb.20145697</w:t>
      </w:r>
    </w:p>
    <w:p w14:paraId="1A164F51" w14:textId="77777777" w:rsidR="004861F8" w:rsidRPr="004861F8" w:rsidRDefault="004861F8" w:rsidP="004861F8">
      <w:pPr>
        <w:pStyle w:val="Bibliography"/>
      </w:pPr>
      <w:r w:rsidRPr="004861F8">
        <w:t xml:space="preserve">18. </w:t>
      </w:r>
      <w:r w:rsidRPr="004861F8">
        <w:tab/>
        <w:t>Caglar MU, Houser JR, Barnhart CS, Boutz DR, Carroll SM, Dasgupta A, et al. The E. coli molecular phenotype under different growth conditions. Sci Rep. 2017;7: 45303. doi:10.1038/srep45303</w:t>
      </w:r>
    </w:p>
    <w:p w14:paraId="64ED95BD" w14:textId="77777777" w:rsidR="004861F8" w:rsidRPr="004861F8" w:rsidRDefault="004861F8" w:rsidP="004861F8">
      <w:pPr>
        <w:pStyle w:val="Bibliography"/>
      </w:pPr>
      <w:r w:rsidRPr="004861F8">
        <w:t xml:space="preserve">19. </w:t>
      </w:r>
      <w:r w:rsidRPr="004861F8">
        <w:tab/>
        <w: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t>
      </w:r>
    </w:p>
    <w:p w14:paraId="09966029" w14:textId="77777777" w:rsidR="004861F8" w:rsidRPr="004861F8" w:rsidRDefault="004861F8" w:rsidP="004861F8">
      <w:pPr>
        <w:pStyle w:val="Bibliography"/>
      </w:pPr>
      <w:r w:rsidRPr="004861F8">
        <w:t xml:space="preserve">20. </w:t>
      </w:r>
      <w:r w:rsidRPr="004861F8">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68F3B8F8" w14:textId="77777777" w:rsidR="004861F8" w:rsidRPr="004861F8" w:rsidRDefault="004861F8" w:rsidP="004861F8">
      <w:pPr>
        <w:pStyle w:val="Bibliography"/>
      </w:pPr>
      <w:r w:rsidRPr="004861F8">
        <w:t xml:space="preserve">21. </w:t>
      </w:r>
      <w:r w:rsidRPr="004861F8">
        <w:tab/>
        <w:t>Sokolova M, Lapalme G. A systematic analysis of performance measures for classification tasks. Inf Process Manag. 2009;45: 427–437. doi:10.1016/j.ipm.2009.03.002</w:t>
      </w:r>
    </w:p>
    <w:p w14:paraId="690BE526" w14:textId="77777777" w:rsidR="004861F8" w:rsidRPr="004861F8" w:rsidRDefault="004861F8" w:rsidP="004861F8">
      <w:pPr>
        <w:pStyle w:val="Bibliography"/>
      </w:pPr>
      <w:r w:rsidRPr="004861F8">
        <w:t xml:space="preserve">22. </w:t>
      </w:r>
      <w:r w:rsidRPr="004861F8">
        <w:tab/>
        <w:t>Nie L, Wu G, Culley DE, Scholten JCM, Zhang W. Integrative Analysis of Transcriptomic and Proteomic Data: Challenges, Solutions and Applications. Crit Rev Biotechnol. 2007;27: 63–75. doi:10.1080/07388550701334212</w:t>
      </w:r>
    </w:p>
    <w:p w14:paraId="0862C198" w14:textId="77777777" w:rsidR="004861F8" w:rsidRPr="004861F8" w:rsidRDefault="004861F8" w:rsidP="004861F8">
      <w:pPr>
        <w:pStyle w:val="Bibliography"/>
      </w:pPr>
      <w:r w:rsidRPr="004861F8">
        <w:lastRenderedPageBreak/>
        <w:t xml:space="preserve">23. </w:t>
      </w:r>
      <w:r w:rsidRPr="004861F8">
        <w:tab/>
        <w:t>Zhang W, Li F, Nie L. Integrating multiple “omics” analysis for microbial biology: application and methodologies. Microbiol Read Engl. 2010;156: 287–301. doi:10.1099/mic.0.034793-0</w:t>
      </w:r>
    </w:p>
    <w:p w14:paraId="4FA98F14" w14:textId="77777777" w:rsidR="004861F8" w:rsidRPr="004861F8" w:rsidRDefault="004861F8" w:rsidP="004861F8">
      <w:pPr>
        <w:pStyle w:val="Bibliography"/>
      </w:pPr>
      <w:r w:rsidRPr="004861F8">
        <w:t xml:space="preserve">24. </w:t>
      </w:r>
      <w:r w:rsidRPr="004861F8">
        <w:tab/>
        <w:t>Oliveira AP, Sauer U. The importance of post-translational modifications in regulating Saccharomyces cerevisiae metabolism. FEMS Yeast Res. 2012;12: 104–117. doi:10.1111/j.1567-1364.2011.00765.x</w:t>
      </w:r>
    </w:p>
    <w:p w14:paraId="36E2C836" w14:textId="77777777" w:rsidR="004861F8" w:rsidRPr="004861F8" w:rsidRDefault="004861F8" w:rsidP="004861F8">
      <w:pPr>
        <w:pStyle w:val="Bibliography"/>
      </w:pPr>
      <w:r w:rsidRPr="004861F8">
        <w:t xml:space="preserve">25. </w:t>
      </w:r>
      <w:r w:rsidRPr="004861F8">
        <w:tab/>
        <w:t>de Nadal E, Ammerer G, Posas F. Controlling gene expression in response to stress. Nat Rev Genet. 2011;12: 833–845. doi:10.1038/nrg3055</w:t>
      </w:r>
    </w:p>
    <w:p w14:paraId="35278035" w14:textId="77777777" w:rsidR="004861F8" w:rsidRPr="004861F8" w:rsidRDefault="004861F8" w:rsidP="004861F8">
      <w:pPr>
        <w:pStyle w:val="Bibliography"/>
      </w:pPr>
      <w:r w:rsidRPr="004861F8">
        <w:t xml:space="preserve">26. </w:t>
      </w:r>
      <w:r w:rsidRPr="004861F8">
        <w:tab/>
        <w:t>R Kolter, D A Siegele, Tormo  and A. The Stationary Phase of The Bacterial Life Cycle. Annu Rev Microbiol. 1993;47: 855–874. doi:10.1146/annurev.mi.47.100193.004231</w:t>
      </w:r>
    </w:p>
    <w:p w14:paraId="476E3AC2" w14:textId="77777777" w:rsidR="004861F8" w:rsidRPr="004861F8" w:rsidRDefault="004861F8" w:rsidP="004861F8">
      <w:pPr>
        <w:pStyle w:val="Bibliography"/>
      </w:pPr>
      <w:r w:rsidRPr="004861F8">
        <w:t xml:space="preserve">27. </w:t>
      </w:r>
      <w:r w:rsidRPr="004861F8">
        <w:tab/>
        <w:t>Maier RM, Pepper IL. Chapter 3 - Bacterial Growth. Environmental Microbiology (Third edition). San Diego: Academic Press; 2015. pp. 37–56. doi:10.1016/B978-0-12-394626-3.00003-X</w:t>
      </w:r>
    </w:p>
    <w:p w14:paraId="6AD10595" w14:textId="77777777" w:rsidR="004861F8" w:rsidRPr="004861F8" w:rsidRDefault="004861F8" w:rsidP="004861F8">
      <w:pPr>
        <w:pStyle w:val="Bibliography"/>
      </w:pPr>
      <w:r w:rsidRPr="004861F8">
        <w:t xml:space="preserve">28. </w:t>
      </w:r>
      <w:r w:rsidRPr="004861F8">
        <w:tab/>
        <w:t>Keren L, Dijk D van, Weingarten-Gabbay S, Davidi D, Jona G, Weinberger A, et al. Noise in gene expression is coupled to growth rate. Genome Res. 2015; gr.191635.115. doi:10.1101/gr.191635.115</w:t>
      </w:r>
    </w:p>
    <w:p w14:paraId="6FD00E8D" w14:textId="77777777" w:rsidR="004861F8" w:rsidRPr="004861F8" w:rsidRDefault="004861F8" w:rsidP="004861F8">
      <w:pPr>
        <w:pStyle w:val="Bibliography"/>
      </w:pPr>
      <w:r w:rsidRPr="004861F8">
        <w:t xml:space="preserve">29. </w:t>
      </w:r>
      <w:r w:rsidRPr="004861F8">
        <w:tab/>
        <w:t>Bar-Even A, Paulsson J, Maheshri N, Carmi M, O’Shea E, Pilpel Y, et al. Noise in protein expression scales with natural protein abundance. Nat Genet. 2006;38: 636–643. doi:10.1038/ng1807</w:t>
      </w:r>
    </w:p>
    <w:p w14:paraId="1BCB26F1" w14:textId="77777777" w:rsidR="004861F8" w:rsidRPr="004861F8" w:rsidRDefault="004861F8" w:rsidP="004861F8">
      <w:pPr>
        <w:pStyle w:val="Bibliography"/>
      </w:pPr>
      <w:r w:rsidRPr="004861F8">
        <w:t xml:space="preserve">30. </w:t>
      </w:r>
      <w:r w:rsidRPr="004861F8">
        <w:tab/>
        <w:t>Taniguchi Y, Choi PJ, Li G-W, Chen H, Babu M, Hearn J, et al. Quantifying E. coli Proteome and Transcriptome with Single-Molecule Sensitivity in Single Cells. Science. 2010;329: 533–538. doi:10.1126/science.1188308</w:t>
      </w:r>
    </w:p>
    <w:p w14:paraId="5BA1BECB" w14:textId="77777777" w:rsidR="004861F8" w:rsidRPr="004861F8" w:rsidRDefault="004861F8" w:rsidP="004861F8">
      <w:pPr>
        <w:pStyle w:val="Bibliography"/>
      </w:pPr>
      <w:r w:rsidRPr="004861F8">
        <w:t xml:space="preserve">31. </w:t>
      </w:r>
      <w:r w:rsidRPr="004861F8">
        <w:tab/>
        <w:t xml:space="preserve">Milo R, Jorgensen P, Moran U, Weber G, Springer M. how fast do rnas and proteins degrade? BioNumbers—the database of key numbers in molecular and cell biology. 2010. </w:t>
      </w:r>
    </w:p>
    <w:p w14:paraId="67216A61" w14:textId="77777777" w:rsidR="004861F8" w:rsidRPr="004861F8" w:rsidRDefault="004861F8" w:rsidP="004861F8">
      <w:pPr>
        <w:pStyle w:val="Bibliography"/>
      </w:pPr>
      <w:r w:rsidRPr="004861F8">
        <w:t xml:space="preserve">32. </w:t>
      </w:r>
      <w:r w:rsidRPr="004861F8">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07FAF604" w14:textId="77777777" w:rsidR="004861F8" w:rsidRPr="004861F8" w:rsidRDefault="004861F8" w:rsidP="004861F8">
      <w:pPr>
        <w:pStyle w:val="Bibliography"/>
      </w:pPr>
      <w:r w:rsidRPr="004861F8">
        <w:t xml:space="preserve">33. </w:t>
      </w:r>
      <w:r w:rsidRPr="004861F8">
        <w:tab/>
        <w:t>Perrenoud A, Sauer U. Impact of Global Transcriptional Regulation by ArcA, ArcB, Cra, Crp, Cya, Fnr, and Mlc on Glucose Catabolism in Escherichia coli. J Bacteriol. 2005;187: 3171–3179. doi:10.1128/JB.187.9.3171-3179.2005</w:t>
      </w:r>
    </w:p>
    <w:p w14:paraId="41BCA4B6" w14:textId="77777777" w:rsidR="004861F8" w:rsidRPr="004861F8" w:rsidRDefault="004861F8" w:rsidP="004861F8">
      <w:pPr>
        <w:pStyle w:val="Bibliography"/>
      </w:pPr>
      <w:r w:rsidRPr="004861F8">
        <w:t xml:space="preserve">34. </w:t>
      </w:r>
      <w:r w:rsidRPr="004861F8">
        <w:tab/>
        <w:t>Kumar R, Shimizu K. Transcriptional regulation of main metabolic pathways of cyoA, cydB, fnr, and fur gene knockout Escherichia coli in C-limited and N-limited aerobic continuous cultures. Microb Cell Factories. 2011;10: 3. doi:10.1186/1475-2859-10-3</w:t>
      </w:r>
    </w:p>
    <w:p w14:paraId="7D07A8DD" w14:textId="77777777" w:rsidR="004861F8" w:rsidRPr="004861F8" w:rsidRDefault="004861F8" w:rsidP="004861F8">
      <w:pPr>
        <w:pStyle w:val="Bibliography"/>
      </w:pPr>
      <w:r w:rsidRPr="004861F8">
        <w:lastRenderedPageBreak/>
        <w:t xml:space="preserve">35. </w:t>
      </w:r>
      <w:r w:rsidRPr="004861F8">
        <w:tab/>
        <w:t>Soufi B, Krug K, Harst A, Macek B. Characterization of the E. coli proteome and its modifications during growth and ethanol stress. Front Microbiol. 2015;6: 103. doi:10.3389/fmicb.2015.00103</w:t>
      </w:r>
    </w:p>
    <w:p w14:paraId="29E622D1" w14:textId="77777777" w:rsidR="004861F8" w:rsidRPr="004861F8" w:rsidRDefault="004861F8" w:rsidP="004861F8">
      <w:pPr>
        <w:pStyle w:val="Bibliography"/>
      </w:pPr>
      <w:r w:rsidRPr="004861F8">
        <w:t xml:space="preserve">36. </w:t>
      </w:r>
      <w:r w:rsidRPr="004861F8">
        <w:tab/>
        <w:t>Lewis NE, Cho B-K, Knight EM, Palsson BO. Gene Expression Profiling and the Use of Genome-Scale In Silico Models of Escherichia coli for Analysis: Providing Context for Content. J Bacteriol. 2009;191: 3437–3444. doi:10.1128/JB.00034-09</w:t>
      </w:r>
    </w:p>
    <w:p w14:paraId="7CD28191" w14:textId="77777777" w:rsidR="004861F8" w:rsidRPr="004861F8" w:rsidRDefault="004861F8" w:rsidP="004861F8">
      <w:pPr>
        <w:pStyle w:val="Bibliography"/>
      </w:pPr>
      <w:r w:rsidRPr="004861F8">
        <w:t xml:space="preserve">37. </w:t>
      </w:r>
      <w:r w:rsidRPr="004861F8">
        <w:tab/>
        <w:t>Yoon SH, Han M-J, Jeong H, Lee CH, Xia X-X, Lee D-H, et al. Comparative multi-omics systems analysis of Escherichia coli strains B and K-12. Genome Biol. 2012;13: R37. doi:10.1186/gb-2012-13-5-r37</w:t>
      </w:r>
    </w:p>
    <w:p w14:paraId="32C1891E" w14:textId="77777777" w:rsidR="004861F8" w:rsidRPr="004861F8" w:rsidRDefault="004861F8" w:rsidP="004861F8">
      <w:pPr>
        <w:pStyle w:val="Bibliography"/>
      </w:pPr>
      <w:r w:rsidRPr="004861F8">
        <w:t xml:space="preserve">38. </w:t>
      </w:r>
      <w:r w:rsidRPr="004861F8">
        <w:tab/>
        <w:t>Batista GEAPA, Prati RC, Monard MC. A Study of the Behavior of Several Methods for Balancing Machine Learning Training Data. SIGKDD Explor Newsl. 2004;6: 20–29. doi:10.1145/1007730.1007735</w:t>
      </w:r>
    </w:p>
    <w:p w14:paraId="45B61E0A" w14:textId="77777777" w:rsidR="004861F8" w:rsidRPr="004861F8" w:rsidRDefault="004861F8" w:rsidP="004861F8">
      <w:pPr>
        <w:pStyle w:val="Bibliography"/>
      </w:pPr>
      <w:r w:rsidRPr="004861F8">
        <w:t xml:space="preserve">39. </w:t>
      </w:r>
      <w:r w:rsidRPr="004861F8">
        <w:tab/>
        <w:t>Chawla NV. Data Mining for Imbalanced Datasets: An Overview. In: Maimon O, Rokach L, editors. Data Mining and Knowledge Discovery Handbook. Springer US; 2005. pp. 853–867. doi:10.1007/0-387-25465-X_40</w:t>
      </w:r>
    </w:p>
    <w:p w14:paraId="76AB2CD0" w14:textId="77777777" w:rsidR="004861F8" w:rsidRPr="004861F8" w:rsidRDefault="004861F8" w:rsidP="004861F8">
      <w:pPr>
        <w:pStyle w:val="Bibliography"/>
      </w:pPr>
      <w:r w:rsidRPr="004861F8">
        <w:t xml:space="preserve">40. </w:t>
      </w:r>
      <w:r w:rsidRPr="004861F8">
        <w:tab/>
        <w:t>He H, Garcia EA. Learning from Imbalanced Data. IEEE Trans Knowl Data Eng. 2009;21: 1263–1284. doi:10.1109/TKDE.2008.239</w:t>
      </w:r>
    </w:p>
    <w:p w14:paraId="1FE316D5" w14:textId="77777777" w:rsidR="004861F8" w:rsidRPr="004861F8" w:rsidRDefault="004861F8" w:rsidP="004861F8">
      <w:pPr>
        <w:pStyle w:val="Bibliography"/>
      </w:pPr>
      <w:r w:rsidRPr="004861F8">
        <w:t xml:space="preserve">41. </w:t>
      </w:r>
      <w:r w:rsidRPr="004861F8">
        <w:tab/>
        <w:t>Huang Y-M, Du S-X. Weighted support vector machine for classification with uneven training class sizes. 2005 International Conference on Machine Learning and Cybernetics. 2005. pp. 4365-4369 Vol. 7. doi:10.1109/ICMLC.2005.1527706</w:t>
      </w:r>
    </w:p>
    <w:p w14:paraId="65EFB92D" w14:textId="77777777" w:rsidR="004861F8" w:rsidRPr="004861F8" w:rsidRDefault="004861F8" w:rsidP="004861F8">
      <w:pPr>
        <w:pStyle w:val="Bibliography"/>
      </w:pPr>
      <w:r w:rsidRPr="004861F8">
        <w:t xml:space="preserve">42. </w:t>
      </w:r>
      <w:r w:rsidRPr="004861F8">
        <w:tab/>
        <w:t>Support Vector Machines [Internet]. [cited 24 Apr 2017]. Available: http://www.di.fc.ul.pt/~jpn/r/svm/svm.html</w:t>
      </w:r>
    </w:p>
    <w:p w14:paraId="389FDE59" w14:textId="77777777" w:rsidR="004861F8" w:rsidRPr="004861F8" w:rsidRDefault="004861F8" w:rsidP="004861F8">
      <w:pPr>
        <w:pStyle w:val="Bibliography"/>
      </w:pPr>
      <w:r w:rsidRPr="004861F8">
        <w:t xml:space="preserve">43. </w:t>
      </w:r>
      <w:r w:rsidRPr="004861F8">
        <w:tab/>
        <w:t>Yang Y. An Evaluation of Statistical Approaches to Text Categorization. Inf Retr. 1999;1: 69–90. doi:10.1023/A:1009982220290</w:t>
      </w:r>
    </w:p>
    <w:p w14:paraId="6821BE7E" w14:textId="77777777" w:rsidR="004861F8" w:rsidRPr="004861F8" w:rsidRDefault="004861F8" w:rsidP="004861F8">
      <w:pPr>
        <w:pStyle w:val="Bibliography"/>
      </w:pPr>
      <w:r w:rsidRPr="004861F8">
        <w:t xml:space="preserve">44. </w:t>
      </w:r>
      <w:r w:rsidRPr="004861F8">
        <w:tab/>
        <w:t>Love MI, Huber W, Anders S. Moderated estimation of fold change and dispersion for RNA-seq data with DESeq2. Genome Biol. 2014;15: 550. doi:10.1186/s13059-014-0550-8</w:t>
      </w:r>
    </w:p>
    <w:p w14:paraId="7195D085" w14:textId="77777777" w:rsidR="004861F8" w:rsidRPr="004861F8" w:rsidRDefault="004861F8" w:rsidP="004861F8">
      <w:pPr>
        <w:pStyle w:val="Bibliography"/>
      </w:pPr>
      <w:r w:rsidRPr="004861F8">
        <w:t xml:space="preserve">45. </w:t>
      </w:r>
      <w:r w:rsidRPr="004861F8">
        <w:tab/>
        <w:t>Differential analysis of count data – the DESeq2 package [Internet]. 27 Jun 2016 [cited 12 Apr 2016]. Available: http://journals.plos.org/ploscompbiol/article/asset?id=10.1371%2Fjournal.pcbi.1004127.PDF</w:t>
      </w:r>
    </w:p>
    <w:p w14:paraId="1B6D7BF9" w14:textId="77777777" w:rsidR="004861F8" w:rsidRPr="004861F8" w:rsidRDefault="004861F8" w:rsidP="004861F8">
      <w:pPr>
        <w:pStyle w:val="Bibliography"/>
      </w:pPr>
      <w:r w:rsidRPr="004861F8">
        <w:t xml:space="preserve">46. </w:t>
      </w:r>
      <w:r w:rsidRPr="004861F8">
        <w:tab/>
        <w:t>Anders S, Huber W. Differential expression analysis for sequence count data. Genome Biol. 2010;11: R106. doi:10.1186/gb-2010-11-10-r106</w:t>
      </w:r>
    </w:p>
    <w:p w14:paraId="5239CA76" w14:textId="77777777" w:rsidR="004861F8" w:rsidRPr="004861F8" w:rsidRDefault="004861F8" w:rsidP="004861F8">
      <w:pPr>
        <w:pStyle w:val="Bibliography"/>
      </w:pPr>
      <w:r w:rsidRPr="004861F8">
        <w:t xml:space="preserve">47. </w:t>
      </w:r>
      <w:r w:rsidRPr="004861F8">
        <w:tab/>
        <w:t>Parker HS, Bravo HC, Leek JT. Removing batch effects for prediction problems with frozen surrogate variable analysis. PeerJ. 2014;2: e561. doi:10.7717/peerj.561</w:t>
      </w:r>
    </w:p>
    <w:p w14:paraId="0E18E3E4" w14:textId="77777777" w:rsidR="004861F8" w:rsidRPr="004861F8" w:rsidRDefault="004861F8" w:rsidP="004861F8">
      <w:pPr>
        <w:pStyle w:val="Bibliography"/>
      </w:pPr>
      <w:r w:rsidRPr="004861F8">
        <w:lastRenderedPageBreak/>
        <w:t xml:space="preserve">48. </w:t>
      </w:r>
      <w:r w:rsidRPr="004861F8">
        <w:tab/>
        <w:t>Jolliffe I. Principal Component Analysis. Wiley StatsRef: Statistics Reference Online. John Wiley &amp; Sons, Ltd; 2014. doi:10.1002/9781118445112.stat06472</w:t>
      </w:r>
    </w:p>
    <w:p w14:paraId="6BEB5F31" w14:textId="77777777" w:rsidR="004861F8" w:rsidRPr="004861F8" w:rsidRDefault="004861F8" w:rsidP="004861F8">
      <w:pPr>
        <w:pStyle w:val="Bibliography"/>
      </w:pPr>
      <w:r w:rsidRPr="004861F8">
        <w:t xml:space="preserve">49. </w:t>
      </w:r>
      <w:r w:rsidRPr="004861F8">
        <w:tab/>
        <w:t xml:space="preserve">Meyer D, Wien TU. Support Vector Machines. The Interface to libsvm in package e1071. Online-Documentation of the package e1071 for "R. 2001. </w:t>
      </w:r>
    </w:p>
    <w:p w14:paraId="3FAFD1F0" w14:textId="77777777" w:rsidR="004861F8" w:rsidRPr="004861F8" w:rsidRDefault="004861F8" w:rsidP="004861F8">
      <w:pPr>
        <w:pStyle w:val="Bibliography"/>
      </w:pPr>
      <w:r w:rsidRPr="004861F8">
        <w:t xml:space="preserve">50. </w:t>
      </w:r>
      <w:r w:rsidRPr="004861F8">
        <w:tab/>
        <w:t xml:space="preserve">Liaw A, Wiener M. Classification and Regression by randomForest. R News. 2002;2: 18–22. </w:t>
      </w:r>
    </w:p>
    <w:p w14:paraId="5715B6D5" w14:textId="77777777" w:rsidR="004861F8" w:rsidRPr="004861F8" w:rsidRDefault="004861F8" w:rsidP="004861F8">
      <w:pPr>
        <w:pStyle w:val="Bibliography"/>
      </w:pPr>
      <w:r w:rsidRPr="004861F8">
        <w:t xml:space="preserve">51. </w:t>
      </w:r>
      <w:r w:rsidRPr="004861F8">
        <w:tab/>
        <w:t>Chang C-C, Lin C-J. LIBSVM: A Library for Support Vector Machines. ACM Trans Intell Syst Technol. 2011;2: 27:1–27:27. doi:10.1145/1961189.1961199</w:t>
      </w:r>
    </w:p>
    <w:p w14:paraId="7713F0A1" w14:textId="77777777" w:rsidR="004861F8" w:rsidRPr="004861F8" w:rsidRDefault="004861F8" w:rsidP="004861F8">
      <w:pPr>
        <w:pStyle w:val="Bibliography"/>
      </w:pPr>
      <w:r w:rsidRPr="004861F8">
        <w:t xml:space="preserve">52. </w:t>
      </w:r>
      <w:r w:rsidRPr="004861F8">
        <w:tab/>
        <w:t>Ghamrawi N, McCallum A. Collective Multi-label Classification. Proceedings of the 14th ACM International Conference on Information and Knowledge Management. New York, NY, USA: ACM; 2005. pp. 195–200. doi:10.1145/1099554.1099591</w:t>
      </w:r>
    </w:p>
    <w:p w14:paraId="530335DE" w14:textId="77777777" w:rsidR="004861F8" w:rsidRPr="004861F8" w:rsidRDefault="004861F8" w:rsidP="004861F8">
      <w:pPr>
        <w:pStyle w:val="Bibliography"/>
      </w:pPr>
      <w:r w:rsidRPr="004861F8">
        <w:t xml:space="preserve">53. </w:t>
      </w:r>
      <w:r w:rsidRPr="004861F8">
        <w:tab/>
        <w:t>Barrett T, Wilhite SE, Ledoux P, Evangelista C, Kim IF, Tomashevsky M, et al. NCBI GEO: archive for functional genomics data sets—update. Nucleic Acids Res. 2013;41: D991–D995. doi:10.1093/nar/gks1193</w:t>
      </w:r>
    </w:p>
    <w:p w14:paraId="3D365659" w14:textId="77777777" w:rsidR="004861F8" w:rsidRPr="004861F8" w:rsidRDefault="004861F8" w:rsidP="004861F8">
      <w:pPr>
        <w:pStyle w:val="Bibliography"/>
      </w:pPr>
      <w:r w:rsidRPr="004861F8">
        <w:t xml:space="preserve">54. </w:t>
      </w:r>
      <w:r w:rsidRPr="004861F8">
        <w:tab/>
        <w:t>Vizcaíno JA, Deutsch EW, Wang R, Csordas A, Reisinger F, Ríos D, et al. ProteomeXchange provides globally coordinated proteomics data submission and dissemination. In: Nature Biotechnology [Internet]. 10 Mar 2014 [cited 10 May 2018]. doi:10.1038/nbt.2839</w:t>
      </w:r>
    </w:p>
    <w:p w14:paraId="64AF09F2" w14:textId="6804FA82" w:rsidR="00310D74" w:rsidRDefault="00CA44DD" w:rsidP="0096473D">
      <w:pPr>
        <w:keepNext/>
        <w:keepLines/>
        <w:spacing w:before="200" w:line="360" w:lineRule="auto"/>
        <w:outlineLvl w:val="1"/>
        <w:rPr>
          <w:rFonts w:ascii="Helvetica" w:hAnsi="Helvetica"/>
          <w:sz w:val="26"/>
        </w:rPr>
      </w:pPr>
      <w:r>
        <w:rPr>
          <w:rFonts w:ascii="Helvetica" w:hAnsi="Helvetica"/>
          <w:sz w:val="26"/>
        </w:rPr>
        <w:fldChar w:fldCharType="end"/>
      </w:r>
    </w:p>
    <w:p w14:paraId="68CC0AAD" w14:textId="3C6E0B29"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t>Figures</w:t>
      </w:r>
    </w:p>
    <w:p w14:paraId="76C27C64" w14:textId="77777777" w:rsidR="001811DA" w:rsidRDefault="001811DA" w:rsidP="001811DA"/>
    <w:p w14:paraId="1E2AF799" w14:textId="77777777" w:rsidR="001811DA" w:rsidRDefault="001811DA" w:rsidP="001811DA">
      <w:pPr>
        <w:rPr>
          <w:b/>
        </w:rPr>
      </w:pP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Seq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0"/>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407A3929"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 xml:space="preserve">Our pipeline can be separated into three parts: (i) initial data preparation, (ii) training and prediction, and (iii) model tuning. After (i) initial data preparation, the samples are (ii) semi-randomly (preserving sub-sample ratios) separated into 2 parts, the training &amp; tune set and the test set. After applying fSVA and PCA to the training data, </w:t>
      </w:r>
      <w:r w:rsidR="008C1C65">
        <w:rPr>
          <w:rFonts w:ascii="Helvetica" w:hAnsi="Helvetica"/>
        </w:rPr>
        <w:t xml:space="preserve">we </w:t>
      </w:r>
      <w:r w:rsidRPr="00AE7326">
        <w:rPr>
          <w:rFonts w:ascii="Helvetica" w:hAnsi="Helvetica"/>
        </w:rPr>
        <w:t>train supervised SVM or random forest models via tuning. After obtaining the tuned model we make predictions on the test data that has been batch corrected (via fSVA)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1"/>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212BCB60"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1D010C6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or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6DADC9D4"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4"/>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We separated data by growth phase and then trained models to predict carbon source, magnesium level, and sodium level within each growth phase. Regardless of machine-lea</w:t>
      </w:r>
      <w:r w:rsidR="008C1C65">
        <w:rPr>
          <w:rFonts w:ascii="Helvetica" w:hAnsi="Helvetica"/>
        </w:rPr>
        <w:t>rning model data source (mRNA or</w:t>
      </w:r>
      <w:r w:rsidRPr="00AE7326">
        <w:rPr>
          <w:rFonts w:ascii="Helvetica" w:hAnsi="Helvetica"/>
        </w:rPr>
        <w:t xml:space="preserve"> protein),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5"/>
                    <a:stretch>
                      <a:fillRect/>
                    </a:stretch>
                  </pic:blipFill>
                  <pic:spPr>
                    <a:xfrm>
                      <a:off x="0" y="0"/>
                      <a:ext cx="6400800" cy="4460240"/>
                    </a:xfrm>
                    <a:prstGeom prst="rect">
                      <a:avLst/>
                    </a:prstGeom>
                  </pic:spPr>
                </pic:pic>
              </a:graphicData>
            </a:graphic>
          </wp:inline>
        </w:drawing>
      </w:r>
    </w:p>
    <w:p w14:paraId="4CB6209C" w14:textId="040CD53F"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n abundances for this analysis. </w:t>
      </w:r>
      <w:r w:rsidR="00873DD1">
        <w:rPr>
          <w:rFonts w:ascii="Helvetica" w:hAnsi="Helvetica"/>
        </w:rPr>
        <w:t xml:space="preserve">Note that we used the </w:t>
      </w:r>
      <w:r w:rsidR="00873DD1" w:rsidRPr="00AE7326">
        <w:rPr>
          <w:rFonts w:ascii="Helvetica" w:hAnsi="Helvetica"/>
        </w:rPr>
        <w:t xml:space="preserve">multi-class </w:t>
      </w:r>
      <w:r w:rsidR="00873DD1">
        <w:rPr>
          <w:rFonts w:ascii="Helvetica" w:hAnsi="Helvetica"/>
        </w:rPr>
        <w:t xml:space="preserve">macro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even for univariate predictions,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s for the individual outcomes, such as the different carbon sources.</w:t>
      </w:r>
    </w:p>
    <w:p w14:paraId="29923F8B" w14:textId="77777777" w:rsidR="004A4D53" w:rsidRDefault="004A4D53">
      <w:pPr>
        <w:rPr>
          <w:rFonts w:ascii="Helvetica" w:hAnsi="Helvetica"/>
        </w:rPr>
      </w:pPr>
    </w:p>
    <w:p w14:paraId="7D7EF6EF" w14:textId="77777777" w:rsidR="004A4D53" w:rsidRDefault="004A4D53" w:rsidP="004A4D53">
      <w:pPr>
        <w:keepNext/>
        <w:keepLines/>
        <w:spacing w:before="200" w:line="360" w:lineRule="auto"/>
        <w:outlineLvl w:val="1"/>
        <w:rPr>
          <w:rFonts w:ascii="Helvetica" w:eastAsia="MS Gothic" w:hAnsi="Helvetica" w:cs="Times New Roman"/>
          <w:b/>
          <w:bCs/>
          <w:sz w:val="26"/>
          <w:szCs w:val="26"/>
        </w:rPr>
      </w:pPr>
      <w:r>
        <w:rPr>
          <w:rFonts w:ascii="Helvetica" w:eastAsia="MS Gothic" w:hAnsi="Helvetica" w:cs="Times New Roman"/>
          <w:b/>
          <w:bCs/>
          <w:noProof/>
          <w:sz w:val="26"/>
          <w:szCs w:val="26"/>
        </w:rPr>
        <w:lastRenderedPageBreak/>
        <w:drawing>
          <wp:inline distT="0" distB="0" distL="0" distR="0" wp14:anchorId="06F5210D" wp14:editId="728EE365">
            <wp:extent cx="5635256" cy="3273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3_AJH.pdf"/>
                    <pic:cNvPicPr/>
                  </pic:nvPicPr>
                  <pic:blipFill rotWithShape="1">
                    <a:blip r:embed="rId16">
                      <a:extLst>
                        <a:ext uri="{28A0092B-C50C-407E-A947-70E740481C1C}">
                          <a14:useLocalDpi xmlns:a14="http://schemas.microsoft.com/office/drawing/2010/main" val="0"/>
                        </a:ext>
                      </a:extLst>
                    </a:blip>
                    <a:srcRect l="5726" t="5669" r="10524" b="56733"/>
                    <a:stretch/>
                  </pic:blipFill>
                  <pic:spPr bwMode="auto">
                    <a:xfrm>
                      <a:off x="0" y="0"/>
                      <a:ext cx="5650373" cy="3282760"/>
                    </a:xfrm>
                    <a:prstGeom prst="rect">
                      <a:avLst/>
                    </a:prstGeom>
                    <a:ln>
                      <a:noFill/>
                    </a:ln>
                    <a:extLst>
                      <a:ext uri="{53640926-AAD7-44D8-BBD7-CCE9431645EC}">
                        <a14:shadowObscured xmlns:a14="http://schemas.microsoft.com/office/drawing/2010/main"/>
                      </a:ext>
                    </a:extLst>
                  </pic:spPr>
                </pic:pic>
              </a:graphicData>
            </a:graphic>
          </wp:inline>
        </w:drawing>
      </w:r>
    </w:p>
    <w:p w14:paraId="0AD420A5" w14:textId="625BA9A1" w:rsidR="004A4D53" w:rsidRPr="00292CD0" w:rsidRDefault="004A4D53" w:rsidP="004A4D53">
      <w:pPr>
        <w:tabs>
          <w:tab w:val="left" w:pos="0"/>
          <w:tab w:val="left" w:pos="7376"/>
        </w:tabs>
        <w:rPr>
          <w:rFonts w:ascii="Helvetica" w:hAnsi="Helvetica"/>
        </w:rPr>
      </w:pPr>
      <w:r>
        <w:rPr>
          <w:rFonts w:ascii="Helvetica" w:hAnsi="Helvetica"/>
          <w:b/>
        </w:rPr>
        <w:t>Figure 8</w:t>
      </w:r>
      <w:r w:rsidRPr="00292CD0">
        <w:rPr>
          <w:rFonts w:ascii="Helvetica" w:hAnsi="Helvetica"/>
          <w:b/>
        </w:rPr>
        <w:t>. Performance of the protein model on external data.</w:t>
      </w:r>
      <w:r w:rsidRPr="00292CD0">
        <w:rPr>
          <w:rFonts w:ascii="Helvetica" w:hAnsi="Helvetica"/>
        </w:rPr>
        <w:t xml:space="preserve"> For each of the five external samples we matched to conditions in our dataset, we show the predicted sodium level, magnesium level, carbon source, and growth phase. Black text indicates a correct prediction. Red text indicates an incorrect prediction. Blue text indicates a prediction for a condition where the external data falls between two categories in our data (see Methods for details). (A) Predictions using a model trained o</w:t>
      </w:r>
      <w:r>
        <w:rPr>
          <w:rFonts w:ascii="Helvetica" w:hAnsi="Helvetica"/>
        </w:rPr>
        <w:t xml:space="preserve">n our complete </w:t>
      </w:r>
      <w:r w:rsidRPr="00292CD0">
        <w:rPr>
          <w:rFonts w:ascii="Helvetica" w:hAnsi="Helvetica"/>
        </w:rPr>
        <w:t xml:space="preserve">dataset. Any missing protein abundances in the external test data were replaced by the median values </w:t>
      </w:r>
      <w:r w:rsidR="0096473D">
        <w:rPr>
          <w:rFonts w:ascii="Helvetica" w:hAnsi="Helvetica"/>
        </w:rPr>
        <w:t>from</w:t>
      </w:r>
      <w:r w:rsidRPr="00292CD0">
        <w:rPr>
          <w:rFonts w:ascii="Helvetica" w:hAnsi="Helvetica"/>
        </w:rPr>
        <w:t xml:space="preserve"> the training dataset. (B) Predictions using a model that was trained on</w:t>
      </w:r>
      <w:r>
        <w:rPr>
          <w:rFonts w:ascii="Helvetica" w:hAnsi="Helvetica"/>
        </w:rPr>
        <w:t xml:space="preserve"> our complete dataset using only</w:t>
      </w:r>
      <w:r w:rsidRPr="00292CD0">
        <w:rPr>
          <w:rFonts w:ascii="Helvetica" w:hAnsi="Helvetica"/>
        </w:rPr>
        <w:t xml:space="preserve"> the subset of pr</w:t>
      </w:r>
      <w:r>
        <w:rPr>
          <w:rFonts w:ascii="Helvetica" w:hAnsi="Helvetica"/>
        </w:rPr>
        <w:t xml:space="preserve">oteins that were present in the </w:t>
      </w:r>
      <w:r w:rsidRPr="00292CD0">
        <w:rPr>
          <w:rFonts w:ascii="Helvetica" w:hAnsi="Helvetica"/>
        </w:rPr>
        <w:t xml:space="preserve">external test data. </w:t>
      </w:r>
    </w:p>
    <w:p w14:paraId="4A4732A2" w14:textId="0A0CD69F" w:rsidR="00AE7326" w:rsidRDefault="00AE7326">
      <w:pPr>
        <w:rPr>
          <w:rFonts w:ascii="Helvetica" w:hAnsi="Helvetica"/>
        </w:rPr>
      </w:pPr>
      <w:r>
        <w:rPr>
          <w:rFonts w:ascii="Helvetica" w:hAnsi="Helvetica"/>
        </w:rPr>
        <w:br w:type="page"/>
      </w: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681C8145"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The ties are counted for all the winner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bookmarkStart w:id="0" w:name="_GoBack"/>
      <w:bookmarkEnd w:id="0"/>
      <w:r w:rsidR="00AE3702">
        <w:rPr>
          <w:rFonts w:ascii="Helvetica" w:hAnsi="Helvetica"/>
          <w:color w:val="000000" w:themeColor="text1"/>
        </w:rPr>
        <w:t>.</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 radi</w:t>
            </w:r>
            <w:r w:rsidRPr="00AE7326">
              <w:rPr>
                <w:rFonts w:ascii="Helvetica" w:eastAsia="Times New Roman" w:hAnsi="Helvetica" w:cs="Times New Roman"/>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eastAsia="Times New Roman" w:hAnsi="Helvetica" w:cs="Times New Roman"/>
                <w:caps w:val="0"/>
                <w:color w:val="000000" w:themeColor="text1"/>
              </w:rPr>
            </w:pPr>
          </w:p>
          <w:p w14:paraId="2D327482" w14:textId="4488BE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eastAsia="Times New Roman" w:hAnsi="Helvetica" w:cs="Times New Roman"/>
                <w:caps w:val="0"/>
                <w:color w:val="000000" w:themeColor="text1"/>
              </w:rPr>
            </w:pPr>
          </w:p>
          <w:p w14:paraId="01CE9216" w14:textId="4891A36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eastAsia="Times New Roman" w:hAnsi="Helvetica" w:cs="Times New Roman"/>
                <w:caps w:val="0"/>
                <w:color w:val="000000" w:themeColor="text1"/>
              </w:rPr>
            </w:pPr>
          </w:p>
          <w:p w14:paraId="6E1E2D85" w14:textId="61C8D3A5"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bl>
    <w:p w14:paraId="794C4128" w14:textId="7CE79FFE" w:rsidR="004A4D53" w:rsidRPr="001431A8" w:rsidRDefault="004A4D53" w:rsidP="001431A8">
      <w:pPr>
        <w:rPr>
          <w:rFonts w:ascii="Helvetica" w:hAnsi="Helvetica"/>
          <w:color w:val="000000" w:themeColor="text1"/>
        </w:rPr>
      </w:pPr>
    </w:p>
    <w:sectPr w:rsidR="004A4D53" w:rsidRPr="001431A8" w:rsidSect="006D79CC">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DD064B" w16cid:durableId="1EB7D0AC"/>
  <w16cid:commentId w16cid:paraId="7A33C6C3" w16cid:durableId="1EB7D127"/>
  <w16cid:commentId w16cid:paraId="014A85EA" w16cid:durableId="1EB94C3F"/>
  <w16cid:commentId w16cid:paraId="2300170F" w16cid:durableId="1EB95A91"/>
  <w16cid:commentId w16cid:paraId="55816501" w16cid:durableId="1EB94C41"/>
  <w16cid:commentId w16cid:paraId="600CB270" w16cid:durableId="1EB95B2A"/>
  <w16cid:commentId w16cid:paraId="2D09743E" w16cid:durableId="1EB94C43"/>
  <w16cid:commentId w16cid:paraId="5EBD2BD0" w16cid:durableId="1EB9519A"/>
  <w16cid:commentId w16cid:paraId="62265764" w16cid:durableId="1EB94C42"/>
  <w16cid:commentId w16cid:paraId="73F375F6" w16cid:durableId="1EB951C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B6F391" w14:textId="77777777" w:rsidR="00D65C7E" w:rsidRDefault="00D65C7E" w:rsidP="006D79CC">
      <w:r>
        <w:separator/>
      </w:r>
    </w:p>
  </w:endnote>
  <w:endnote w:type="continuationSeparator" w:id="0">
    <w:p w14:paraId="54F8CE93" w14:textId="77777777" w:rsidR="00D65C7E" w:rsidRDefault="00D65C7E"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02131782"/>
      <w:docPartObj>
        <w:docPartGallery w:val="Page Numbers (Bottom of Page)"/>
        <w:docPartUnique/>
      </w:docPartObj>
    </w:sdtPr>
    <w:sdtEndPr>
      <w:rPr>
        <w:rStyle w:val="PageNumber"/>
      </w:rPr>
    </w:sdtEndPr>
    <w:sdtContent>
      <w:p w14:paraId="38483759" w14:textId="5FC04E45" w:rsidR="00417A92" w:rsidRDefault="00417A9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417A92" w:rsidRDefault="00417A9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24614341"/>
      <w:docPartObj>
        <w:docPartGallery w:val="Page Numbers (Bottom of Page)"/>
        <w:docPartUnique/>
      </w:docPartObj>
    </w:sdtPr>
    <w:sdtEndPr>
      <w:rPr>
        <w:rStyle w:val="PageNumber"/>
      </w:rPr>
    </w:sdtEndPr>
    <w:sdtContent>
      <w:p w14:paraId="6BF341D7" w14:textId="406D4991" w:rsidR="00417A92" w:rsidRDefault="00417A9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E3702">
          <w:rPr>
            <w:rStyle w:val="PageNumber"/>
            <w:noProof/>
          </w:rPr>
          <w:t>29</w:t>
        </w:r>
        <w:r>
          <w:rPr>
            <w:rStyle w:val="PageNumber"/>
          </w:rPr>
          <w:fldChar w:fldCharType="end"/>
        </w:r>
      </w:p>
    </w:sdtContent>
  </w:sdt>
  <w:p w14:paraId="76DBDE7C" w14:textId="77777777" w:rsidR="00417A92" w:rsidRDefault="00417A9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E9CE5D" w14:textId="77777777" w:rsidR="00D65C7E" w:rsidRDefault="00D65C7E" w:rsidP="006D79CC">
      <w:r>
        <w:separator/>
      </w:r>
    </w:p>
  </w:footnote>
  <w:footnote w:type="continuationSeparator" w:id="0">
    <w:p w14:paraId="0F7BFB8C" w14:textId="77777777" w:rsidR="00D65C7E" w:rsidRDefault="00D65C7E" w:rsidP="006D79C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836"/>
    <w:rsid w:val="00003180"/>
    <w:rsid w:val="00020EB7"/>
    <w:rsid w:val="00022910"/>
    <w:rsid w:val="000603C9"/>
    <w:rsid w:val="00060B23"/>
    <w:rsid w:val="00097822"/>
    <w:rsid w:val="000E3E2A"/>
    <w:rsid w:val="000F2BE7"/>
    <w:rsid w:val="001129F0"/>
    <w:rsid w:val="00131627"/>
    <w:rsid w:val="00135167"/>
    <w:rsid w:val="00137346"/>
    <w:rsid w:val="001431A8"/>
    <w:rsid w:val="001530A3"/>
    <w:rsid w:val="00153A99"/>
    <w:rsid w:val="0015580B"/>
    <w:rsid w:val="00174DDE"/>
    <w:rsid w:val="001811DA"/>
    <w:rsid w:val="0018122E"/>
    <w:rsid w:val="00182AD3"/>
    <w:rsid w:val="00194DFE"/>
    <w:rsid w:val="001A0719"/>
    <w:rsid w:val="001B4711"/>
    <w:rsid w:val="001C0A6D"/>
    <w:rsid w:val="001C554F"/>
    <w:rsid w:val="001E22CA"/>
    <w:rsid w:val="001F0F40"/>
    <w:rsid w:val="001F162E"/>
    <w:rsid w:val="00200661"/>
    <w:rsid w:val="0020330D"/>
    <w:rsid w:val="00234058"/>
    <w:rsid w:val="00251A1E"/>
    <w:rsid w:val="0025564D"/>
    <w:rsid w:val="002628B5"/>
    <w:rsid w:val="0027753F"/>
    <w:rsid w:val="00292CD0"/>
    <w:rsid w:val="002B602C"/>
    <w:rsid w:val="002C65A0"/>
    <w:rsid w:val="002F1C74"/>
    <w:rsid w:val="00303EA1"/>
    <w:rsid w:val="00310D74"/>
    <w:rsid w:val="003349D1"/>
    <w:rsid w:val="0034342D"/>
    <w:rsid w:val="003A3F29"/>
    <w:rsid w:val="003A6FE1"/>
    <w:rsid w:val="003E1859"/>
    <w:rsid w:val="003E38B6"/>
    <w:rsid w:val="003E47CC"/>
    <w:rsid w:val="003F08E1"/>
    <w:rsid w:val="003F2A82"/>
    <w:rsid w:val="00417A92"/>
    <w:rsid w:val="004222F1"/>
    <w:rsid w:val="00441461"/>
    <w:rsid w:val="00441562"/>
    <w:rsid w:val="004861F8"/>
    <w:rsid w:val="004A4D53"/>
    <w:rsid w:val="004C3392"/>
    <w:rsid w:val="004E41DF"/>
    <w:rsid w:val="004E6BC8"/>
    <w:rsid w:val="004F37DD"/>
    <w:rsid w:val="00501632"/>
    <w:rsid w:val="00512127"/>
    <w:rsid w:val="00536524"/>
    <w:rsid w:val="00542B20"/>
    <w:rsid w:val="00543699"/>
    <w:rsid w:val="00553E12"/>
    <w:rsid w:val="005751F2"/>
    <w:rsid w:val="00585A6B"/>
    <w:rsid w:val="00593FE8"/>
    <w:rsid w:val="005A047A"/>
    <w:rsid w:val="005A560F"/>
    <w:rsid w:val="005C0551"/>
    <w:rsid w:val="005C16F4"/>
    <w:rsid w:val="005C3358"/>
    <w:rsid w:val="005D1D03"/>
    <w:rsid w:val="005D78F2"/>
    <w:rsid w:val="005E3F13"/>
    <w:rsid w:val="005F70CF"/>
    <w:rsid w:val="00600684"/>
    <w:rsid w:val="00600BE9"/>
    <w:rsid w:val="00633383"/>
    <w:rsid w:val="00660F37"/>
    <w:rsid w:val="006616D3"/>
    <w:rsid w:val="006A46D6"/>
    <w:rsid w:val="006B4EC3"/>
    <w:rsid w:val="006C20DD"/>
    <w:rsid w:val="006D50E5"/>
    <w:rsid w:val="006D79CC"/>
    <w:rsid w:val="006E16DA"/>
    <w:rsid w:val="0070598E"/>
    <w:rsid w:val="007134EF"/>
    <w:rsid w:val="00744EB8"/>
    <w:rsid w:val="007509BF"/>
    <w:rsid w:val="00761559"/>
    <w:rsid w:val="0079120E"/>
    <w:rsid w:val="007A1AA9"/>
    <w:rsid w:val="007A4580"/>
    <w:rsid w:val="007D699F"/>
    <w:rsid w:val="007E071C"/>
    <w:rsid w:val="0084018E"/>
    <w:rsid w:val="00844051"/>
    <w:rsid w:val="0084668F"/>
    <w:rsid w:val="008733A4"/>
    <w:rsid w:val="008733B7"/>
    <w:rsid w:val="00873DD1"/>
    <w:rsid w:val="00873E70"/>
    <w:rsid w:val="0088539C"/>
    <w:rsid w:val="0088737F"/>
    <w:rsid w:val="008A3C30"/>
    <w:rsid w:val="008B045E"/>
    <w:rsid w:val="008C1C65"/>
    <w:rsid w:val="008C379F"/>
    <w:rsid w:val="008D0690"/>
    <w:rsid w:val="008E26B5"/>
    <w:rsid w:val="008E3FD7"/>
    <w:rsid w:val="0092692A"/>
    <w:rsid w:val="00937AED"/>
    <w:rsid w:val="009456B2"/>
    <w:rsid w:val="009552CB"/>
    <w:rsid w:val="0096473D"/>
    <w:rsid w:val="009722B0"/>
    <w:rsid w:val="00976880"/>
    <w:rsid w:val="00993408"/>
    <w:rsid w:val="009C42E1"/>
    <w:rsid w:val="009E284A"/>
    <w:rsid w:val="009F6163"/>
    <w:rsid w:val="00A0734D"/>
    <w:rsid w:val="00A55716"/>
    <w:rsid w:val="00A5685E"/>
    <w:rsid w:val="00A6455F"/>
    <w:rsid w:val="00A767EB"/>
    <w:rsid w:val="00A8642F"/>
    <w:rsid w:val="00AB783D"/>
    <w:rsid w:val="00AC52DB"/>
    <w:rsid w:val="00AD7884"/>
    <w:rsid w:val="00AE3702"/>
    <w:rsid w:val="00AE7326"/>
    <w:rsid w:val="00B14C63"/>
    <w:rsid w:val="00B21044"/>
    <w:rsid w:val="00B2589C"/>
    <w:rsid w:val="00B452E9"/>
    <w:rsid w:val="00B47040"/>
    <w:rsid w:val="00B61770"/>
    <w:rsid w:val="00B61EC0"/>
    <w:rsid w:val="00B655ED"/>
    <w:rsid w:val="00B932B2"/>
    <w:rsid w:val="00B97054"/>
    <w:rsid w:val="00BA27AE"/>
    <w:rsid w:val="00BD409A"/>
    <w:rsid w:val="00BD417F"/>
    <w:rsid w:val="00BD6C1D"/>
    <w:rsid w:val="00BD6FB5"/>
    <w:rsid w:val="00BF4404"/>
    <w:rsid w:val="00C06F5F"/>
    <w:rsid w:val="00C16C01"/>
    <w:rsid w:val="00C37314"/>
    <w:rsid w:val="00C570FB"/>
    <w:rsid w:val="00C86625"/>
    <w:rsid w:val="00CA44DD"/>
    <w:rsid w:val="00CB0340"/>
    <w:rsid w:val="00CB0D1A"/>
    <w:rsid w:val="00CB5E4B"/>
    <w:rsid w:val="00CD5BE6"/>
    <w:rsid w:val="00CE002C"/>
    <w:rsid w:val="00CE1F29"/>
    <w:rsid w:val="00CE78A7"/>
    <w:rsid w:val="00CF1C92"/>
    <w:rsid w:val="00CF5836"/>
    <w:rsid w:val="00D04AAE"/>
    <w:rsid w:val="00D218FE"/>
    <w:rsid w:val="00D26F13"/>
    <w:rsid w:val="00D343C7"/>
    <w:rsid w:val="00D34862"/>
    <w:rsid w:val="00D65C7E"/>
    <w:rsid w:val="00D96C17"/>
    <w:rsid w:val="00DA32B9"/>
    <w:rsid w:val="00DA5BD0"/>
    <w:rsid w:val="00DB2370"/>
    <w:rsid w:val="00DC3C61"/>
    <w:rsid w:val="00DC4C9B"/>
    <w:rsid w:val="00DD1526"/>
    <w:rsid w:val="00DD2A32"/>
    <w:rsid w:val="00DE1435"/>
    <w:rsid w:val="00DE2E95"/>
    <w:rsid w:val="00E07E7F"/>
    <w:rsid w:val="00E3326B"/>
    <w:rsid w:val="00E412AE"/>
    <w:rsid w:val="00E43865"/>
    <w:rsid w:val="00E43A9A"/>
    <w:rsid w:val="00E50A7A"/>
    <w:rsid w:val="00E67B05"/>
    <w:rsid w:val="00E966B1"/>
    <w:rsid w:val="00E97DC2"/>
    <w:rsid w:val="00ED2D6E"/>
    <w:rsid w:val="00EE3C47"/>
    <w:rsid w:val="00EF53FC"/>
    <w:rsid w:val="00EF7922"/>
    <w:rsid w:val="00F169CD"/>
    <w:rsid w:val="00F205D7"/>
    <w:rsid w:val="00F338A8"/>
    <w:rsid w:val="00F351F8"/>
    <w:rsid w:val="00F35FBA"/>
    <w:rsid w:val="00F47838"/>
    <w:rsid w:val="00F5241B"/>
    <w:rsid w:val="00F5351E"/>
    <w:rsid w:val="00F54D8B"/>
    <w:rsid w:val="00F74437"/>
    <w:rsid w:val="00F9257F"/>
    <w:rsid w:val="00F93685"/>
    <w:rsid w:val="00FA1F02"/>
    <w:rsid w:val="00FA541D"/>
    <w:rsid w:val="00FC2FDD"/>
    <w:rsid w:val="00FD2791"/>
    <w:rsid w:val="00FE4A12"/>
    <w:rsid w:val="00FF54AE"/>
    <w:rsid w:val="00FF731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umutcaglar/ecoli_multiple_growth_conditions" TargetMode="External"/><Relationship Id="rId20" Type="http://schemas.openxmlformats.org/officeDocument/2006/relationships/theme" Target="theme/theme1.xml"/><Relationship Id="rId21"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50C8-6C3A-7540-ACC3-2069BA03D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29</Pages>
  <Words>30764</Words>
  <Characters>175358</Characters>
  <Application>Microsoft Macintosh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05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113</cp:revision>
  <dcterms:created xsi:type="dcterms:W3CDTF">2018-04-12T16:08:00Z</dcterms:created>
  <dcterms:modified xsi:type="dcterms:W3CDTF">2018-06-1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nOtA0lSj"/&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